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1544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41"/>
        <w:gridCol w:w="1274"/>
        <w:gridCol w:w="1836"/>
        <w:gridCol w:w="2688"/>
        <w:gridCol w:w="1134"/>
        <w:gridCol w:w="1276"/>
        <w:gridCol w:w="1982"/>
        <w:gridCol w:w="1986"/>
        <w:gridCol w:w="1271"/>
        <w:gridCol w:w="1558"/>
      </w:tblGrid>
      <w:tr w:rsidR="006D0398" w:rsidRPr="00665DD9" w14:paraId="479A8466" w14:textId="77777777" w:rsidTr="00676BE6">
        <w:tc>
          <w:tcPr>
            <w:tcW w:w="15446" w:type="dxa"/>
            <w:gridSpan w:val="10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4A9A46C" w14:textId="77777777" w:rsidR="006D0398" w:rsidRPr="00B83408" w:rsidRDefault="006D0398" w:rsidP="00B83408">
            <w:pPr>
              <w:rPr>
                <w:rFonts w:ascii="Times New Roman" w:hAnsi="Times New Roman" w:cs="Times New Roman"/>
                <w:b/>
              </w:rPr>
            </w:pPr>
            <w:r w:rsidRPr="00B83408">
              <w:rPr>
                <w:rFonts w:ascii="Times New Roman" w:hAnsi="Times New Roman" w:cs="Times New Roman"/>
                <w:b/>
              </w:rPr>
              <w:t xml:space="preserve">Table 1: </w:t>
            </w:r>
            <w:r w:rsidR="00B83408" w:rsidRPr="00B83408">
              <w:rPr>
                <w:rFonts w:ascii="Times New Roman" w:hAnsi="Times New Roman" w:cs="Times New Roman"/>
                <w:b/>
              </w:rPr>
              <w:t xml:space="preserve">Characteristics of the wellbeing measurement instruments </w:t>
            </w:r>
          </w:p>
          <w:p w14:paraId="4961CA4B" w14:textId="46A2F54F" w:rsidR="00B83408" w:rsidRPr="003932BD" w:rsidRDefault="00B83408" w:rsidP="00B8340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977096" w:rsidRPr="00665DD9" w14:paraId="76229AB6" w14:textId="77777777" w:rsidTr="00676BE6">
        <w:tc>
          <w:tcPr>
            <w:tcW w:w="1715" w:type="dxa"/>
            <w:gridSpan w:val="2"/>
            <w:vMerge w:val="restart"/>
            <w:tcBorders>
              <w:top w:val="nil"/>
            </w:tcBorders>
            <w:shd w:val="clear" w:color="auto" w:fill="5B9BD5" w:themeFill="accent5"/>
            <w:vAlign w:val="center"/>
          </w:tcPr>
          <w:p w14:paraId="422D560E" w14:textId="6EAB7136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>Measure / Scale</w:t>
            </w:r>
          </w:p>
        </w:tc>
        <w:tc>
          <w:tcPr>
            <w:tcW w:w="1836" w:type="dxa"/>
            <w:vMerge w:val="restart"/>
            <w:tcBorders>
              <w:top w:val="nil"/>
            </w:tcBorders>
            <w:shd w:val="clear" w:color="auto" w:fill="5B9BD5" w:themeFill="accent5"/>
            <w:vAlign w:val="center"/>
          </w:tcPr>
          <w:p w14:paraId="1CAFD64A" w14:textId="502E4B10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>SEWB &amp; Mental Health Domains Assessed</w:t>
            </w:r>
          </w:p>
        </w:tc>
        <w:tc>
          <w:tcPr>
            <w:tcW w:w="2688" w:type="dxa"/>
            <w:vMerge w:val="restart"/>
            <w:tcBorders>
              <w:top w:val="nil"/>
            </w:tcBorders>
            <w:shd w:val="clear" w:color="auto" w:fill="5B9BD5" w:themeFill="accent5"/>
            <w:vAlign w:val="center"/>
          </w:tcPr>
          <w:p w14:paraId="1B35501E" w14:textId="43ED60DE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>Application / Study Reviewed</w:t>
            </w:r>
          </w:p>
        </w:tc>
        <w:tc>
          <w:tcPr>
            <w:tcW w:w="1134" w:type="dxa"/>
            <w:vMerge w:val="restart"/>
            <w:tcBorders>
              <w:top w:val="nil"/>
            </w:tcBorders>
            <w:shd w:val="clear" w:color="auto" w:fill="5B9BD5" w:themeFill="accent5"/>
            <w:vAlign w:val="center"/>
          </w:tcPr>
          <w:p w14:paraId="263EF11D" w14:textId="16E99CE9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>Type</w:t>
            </w:r>
          </w:p>
        </w:tc>
        <w:tc>
          <w:tcPr>
            <w:tcW w:w="1276" w:type="dxa"/>
            <w:vMerge w:val="restart"/>
            <w:tcBorders>
              <w:top w:val="nil"/>
            </w:tcBorders>
            <w:shd w:val="clear" w:color="auto" w:fill="5B9BD5" w:themeFill="accent5"/>
            <w:vAlign w:val="center"/>
          </w:tcPr>
          <w:p w14:paraId="283B7C8C" w14:textId="77777777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>PRO/non-PRO</w:t>
            </w:r>
          </w:p>
          <w:p w14:paraId="714D990D" w14:textId="0D25C8E0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>(</w:t>
            </w:r>
            <w:proofErr w:type="gramStart"/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>patient</w:t>
            </w:r>
            <w:proofErr w:type="gramEnd"/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reported outcome)</w:t>
            </w:r>
          </w:p>
        </w:tc>
        <w:tc>
          <w:tcPr>
            <w:tcW w:w="1982" w:type="dxa"/>
            <w:vMerge w:val="restart"/>
            <w:tcBorders>
              <w:top w:val="nil"/>
            </w:tcBorders>
            <w:shd w:val="clear" w:color="auto" w:fill="5B9BD5" w:themeFill="accent5"/>
            <w:vAlign w:val="center"/>
          </w:tcPr>
          <w:p w14:paraId="256467CA" w14:textId="77777777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>Sample</w:t>
            </w:r>
          </w:p>
        </w:tc>
        <w:tc>
          <w:tcPr>
            <w:tcW w:w="1986" w:type="dxa"/>
            <w:vMerge w:val="restart"/>
            <w:tcBorders>
              <w:top w:val="nil"/>
            </w:tcBorders>
            <w:shd w:val="clear" w:color="auto" w:fill="5B9BD5" w:themeFill="accent5"/>
            <w:vAlign w:val="center"/>
          </w:tcPr>
          <w:p w14:paraId="17EE7B17" w14:textId="77777777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/>
                <w:sz w:val="18"/>
                <w:szCs w:val="18"/>
              </w:rPr>
              <w:t>Reliability</w:t>
            </w:r>
          </w:p>
        </w:tc>
        <w:tc>
          <w:tcPr>
            <w:tcW w:w="2829" w:type="dxa"/>
            <w:gridSpan w:val="2"/>
            <w:tcBorders>
              <w:top w:val="nil"/>
            </w:tcBorders>
            <w:shd w:val="clear" w:color="auto" w:fill="5B9BD5" w:themeFill="accent5"/>
            <w:vAlign w:val="center"/>
          </w:tcPr>
          <w:p w14:paraId="32F4D881" w14:textId="1F0E072E" w:rsidR="00BB0CA3" w:rsidRPr="003932BD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3932BD">
              <w:rPr>
                <w:rFonts w:ascii="Times New Roman" w:hAnsi="Times New Roman" w:cs="Times New Roman"/>
                <w:b/>
                <w:sz w:val="18"/>
                <w:szCs w:val="18"/>
              </w:rPr>
              <w:t>Validity</w:t>
            </w:r>
          </w:p>
        </w:tc>
      </w:tr>
      <w:tr w:rsidR="00977096" w:rsidRPr="00665DD9" w14:paraId="7677AC7C" w14:textId="77777777" w:rsidTr="00676BE6">
        <w:tc>
          <w:tcPr>
            <w:tcW w:w="1715" w:type="dxa"/>
            <w:gridSpan w:val="2"/>
            <w:vMerge/>
            <w:shd w:val="clear" w:color="auto" w:fill="5B9BD5" w:themeFill="accent5"/>
            <w:vAlign w:val="center"/>
          </w:tcPr>
          <w:p w14:paraId="28962DC2" w14:textId="2B2DF8AC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5B9BD5" w:themeFill="accent5"/>
            <w:vAlign w:val="center"/>
          </w:tcPr>
          <w:p w14:paraId="7CD35710" w14:textId="77777777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2688" w:type="dxa"/>
            <w:vMerge/>
            <w:shd w:val="clear" w:color="auto" w:fill="5B9BD5" w:themeFill="accent5"/>
            <w:vAlign w:val="center"/>
          </w:tcPr>
          <w:p w14:paraId="6886B977" w14:textId="77777777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134" w:type="dxa"/>
            <w:vMerge/>
            <w:shd w:val="clear" w:color="auto" w:fill="5B9BD5" w:themeFill="accent5"/>
            <w:vAlign w:val="center"/>
          </w:tcPr>
          <w:p w14:paraId="4C2A1707" w14:textId="674F4E96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76" w:type="dxa"/>
            <w:vMerge/>
            <w:shd w:val="clear" w:color="auto" w:fill="5B9BD5" w:themeFill="accent5"/>
            <w:vAlign w:val="center"/>
          </w:tcPr>
          <w:p w14:paraId="0C0AFC44" w14:textId="77777777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982" w:type="dxa"/>
            <w:vMerge/>
            <w:shd w:val="clear" w:color="auto" w:fill="5B9BD5" w:themeFill="accent5"/>
            <w:vAlign w:val="center"/>
          </w:tcPr>
          <w:p w14:paraId="4C370C64" w14:textId="77777777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986" w:type="dxa"/>
            <w:vMerge/>
            <w:shd w:val="clear" w:color="auto" w:fill="5B9BD5" w:themeFill="accent5"/>
            <w:vAlign w:val="center"/>
          </w:tcPr>
          <w:p w14:paraId="76E34918" w14:textId="77777777" w:rsidR="00BB0CA3" w:rsidRPr="00665DD9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71" w:type="dxa"/>
            <w:shd w:val="clear" w:color="auto" w:fill="5B9BD5" w:themeFill="accent5"/>
            <w:vAlign w:val="center"/>
          </w:tcPr>
          <w:p w14:paraId="087805B9" w14:textId="4FD2BA65" w:rsidR="00BB0CA3" w:rsidRPr="003932BD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3932BD">
              <w:rPr>
                <w:rFonts w:ascii="Times New Roman" w:hAnsi="Times New Roman" w:cs="Times New Roman"/>
                <w:b/>
                <w:sz w:val="18"/>
                <w:szCs w:val="18"/>
              </w:rPr>
              <w:t>Reflective</w:t>
            </w:r>
          </w:p>
        </w:tc>
        <w:tc>
          <w:tcPr>
            <w:tcW w:w="1558" w:type="dxa"/>
            <w:shd w:val="clear" w:color="auto" w:fill="5B9BD5" w:themeFill="accent5"/>
            <w:vAlign w:val="center"/>
          </w:tcPr>
          <w:p w14:paraId="7F80422D" w14:textId="761A87C1" w:rsidR="00BB0CA3" w:rsidRPr="003932BD" w:rsidRDefault="00BB0CA3" w:rsidP="0033096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3932BD">
              <w:rPr>
                <w:rFonts w:ascii="Times New Roman" w:hAnsi="Times New Roman" w:cs="Times New Roman"/>
                <w:b/>
                <w:sz w:val="18"/>
                <w:szCs w:val="18"/>
              </w:rPr>
              <w:t>Behavioural</w:t>
            </w:r>
            <w:proofErr w:type="spellEnd"/>
          </w:p>
        </w:tc>
      </w:tr>
      <w:tr w:rsidR="00977096" w:rsidRPr="00665DD9" w14:paraId="6F899A9A" w14:textId="77777777" w:rsidTr="00676BE6">
        <w:tc>
          <w:tcPr>
            <w:tcW w:w="441" w:type="dxa"/>
            <w:vMerge w:val="restart"/>
            <w:shd w:val="clear" w:color="auto" w:fill="DEEAF6" w:themeFill="accent5" w:themeFillTint="33"/>
          </w:tcPr>
          <w:p w14:paraId="5325A532" w14:textId="261BA222" w:rsidR="00E23DFA" w:rsidRPr="00AF4D88" w:rsidRDefault="0025692C" w:rsidP="00AF4D88">
            <w:pPr>
              <w:shd w:val="clear" w:color="auto" w:fill="DEEAF6" w:themeFill="accent5" w:themeFillTint="33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274" w:type="dxa"/>
            <w:vMerge w:val="restart"/>
            <w:shd w:val="clear" w:color="auto" w:fill="DEEAF6" w:themeFill="accent5" w:themeFillTint="33"/>
          </w:tcPr>
          <w:p w14:paraId="628BE8A3" w14:textId="77777777" w:rsidR="00E23DFA" w:rsidRPr="00665DD9" w:rsidRDefault="00E23DFA" w:rsidP="00BB0CA3">
            <w:pPr>
              <w:shd w:val="clear" w:color="auto" w:fill="DEEAF6" w:themeFill="accent5" w:themeFillTin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>Aboriginal Children’s Health and Well-Being Measure (ACHWM)</w:t>
            </w:r>
          </w:p>
          <w:p w14:paraId="5ED5770F" w14:textId="77777777" w:rsidR="00E23DFA" w:rsidRPr="00665DD9" w:rsidRDefault="00E23DFA" w:rsidP="0033096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113DD620" w14:textId="360A8880" w:rsidR="00E23DFA" w:rsidRPr="00665DD9" w:rsidRDefault="00E23DFA" w:rsidP="0033096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 w:val="restart"/>
            <w:shd w:val="clear" w:color="auto" w:fill="DEEAF6" w:themeFill="accent5" w:themeFillTint="33"/>
          </w:tcPr>
          <w:p w14:paraId="3866A266" w14:textId="6F07DBA9" w:rsidR="00E23DFA" w:rsidRPr="00665DD9" w:rsidRDefault="00E23DFA" w:rsidP="00330961">
            <w:pPr>
              <w:rPr>
                <w:rFonts w:ascii="Times New Roman" w:hAnsi="Times New Roman" w:cs="Times New Roman"/>
                <w:color w:val="1A1718"/>
                <w:sz w:val="18"/>
                <w:szCs w:val="18"/>
              </w:rPr>
            </w:pP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 xml:space="preserve">Holistic health including 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spiritual, emotional, </w:t>
            </w:r>
            <w:proofErr w:type="gramStart"/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physical</w:t>
            </w:r>
            <w:proofErr w:type="gramEnd"/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 and mental health 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fldChar w:fldCharType="begin">
                <w:fldData xml:space="preserve">PEVuZE5vdGU+PENpdGU+PEF1dGhvcj5Zb3VuZzwvQXV0aG9yPjxZZWFyPjIwMTM8L1llYXI+PFJl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</w:fldData>
              </w:fldChar>
            </w:r>
            <w:r w:rsidR="00206082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instrText xml:space="preserve"> ADDIN EN.CITE </w:instrText>
            </w:r>
            <w:r w:rsidR="00206082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fldChar w:fldCharType="begin">
                <w:fldData xml:space="preserve">PEVuZE5vdGU+PENpdGU+PEF1dGhvcj5Zb3VuZzwvQXV0aG9yPjxZZWFyPjIwMTM8L1llYXI+PFJl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</w:fldData>
              </w:fldChar>
            </w:r>
            <w:r w:rsidR="00206082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instrText xml:space="preserve"> ADDIN EN.CITE.DATA </w:instrText>
            </w:r>
            <w:r w:rsidR="00206082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</w:r>
            <w:r w:rsidR="00206082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fldChar w:fldCharType="separate"/>
            </w:r>
            <w:r w:rsidR="00206082" w:rsidRPr="00665DD9">
              <w:rPr>
                <w:rFonts w:ascii="Times New Roman" w:hAnsi="Times New Roman" w:cs="Times New Roman"/>
                <w:noProof/>
                <w:color w:val="1A1718"/>
                <w:sz w:val="18"/>
                <w:szCs w:val="18"/>
              </w:rPr>
              <w:t>[1]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fldChar w:fldCharType="end"/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154B9887" w14:textId="50A132F9" w:rsidR="00E23DFA" w:rsidRPr="00665DD9" w:rsidRDefault="008563C5" w:rsidP="003309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Report</w:t>
            </w:r>
            <w:r w:rsidR="001576A8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ed</w:t>
            </w:r>
            <w:r w:rsidR="00E23DFA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 on 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the </w:t>
            </w:r>
            <w:r w:rsidR="00E23DFA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measurement development </w:t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M8L1llYXI+PFJl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</w:fldData>
              </w:fldCha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M8L1llYXI+PFJl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</w:fldData>
              </w:fldCha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06082" w:rsidRPr="00665DD9">
              <w:rPr>
                <w:rFonts w:ascii="Times New Roman" w:hAnsi="Times New Roman" w:cs="Times New Roman"/>
                <w:noProof/>
                <w:sz w:val="18"/>
                <w:szCs w:val="18"/>
              </w:rPr>
              <w:t>[1]</w:t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038FF875" w14:textId="1DA17865" w:rsidR="00E23DFA" w:rsidRPr="00665DD9" w:rsidRDefault="00E23DFA" w:rsidP="00625C05">
            <w:pPr>
              <w:rPr>
                <w:rFonts w:ascii="Times New Roman" w:hAnsi="Times New Roman" w:cs="Times New Roman"/>
                <w:color w:val="1A1718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Indigenous Develope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0AFCFC6A" w14:textId="7D97EDD2" w:rsidR="00E23DFA" w:rsidRPr="00665DD9" w:rsidRDefault="00E23DFA" w:rsidP="00330961">
            <w:pPr>
              <w:rPr>
                <w:rFonts w:ascii="Times New Roman" w:hAnsi="Times New Roman" w:cs="Times New Roman"/>
                <w:color w:val="1A1718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530EB143" w14:textId="6F34C5FE" w:rsidR="00E23DFA" w:rsidRPr="00665DD9" w:rsidRDefault="00E23DFA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38 First Nations Canadian 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children and youth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, 8-17 years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75B34063" w14:textId="2EB0CD98" w:rsidR="00E23DFA" w:rsidRPr="00665DD9" w:rsidRDefault="001576A8" w:rsidP="003309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60EF2527" w14:textId="5EDFAE9E" w:rsidR="00E23DFA" w:rsidRPr="00665DD9" w:rsidRDefault="00E23DFA" w:rsidP="003309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Content Validity </w:t>
            </w:r>
          </w:p>
          <w:p w14:paraId="78BA0920" w14:textId="1EC52E2C" w:rsidR="00E23DFA" w:rsidRPr="00665DD9" w:rsidRDefault="00E23DFA" w:rsidP="0033096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DEEAF6" w:themeFill="accent5" w:themeFillTint="33"/>
          </w:tcPr>
          <w:p w14:paraId="13FD17E0" w14:textId="2B851300" w:rsidR="00E23DFA" w:rsidRPr="00665DD9" w:rsidRDefault="00E23DFA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977096" w:rsidRPr="00665DD9" w14:paraId="0F81FB3F" w14:textId="77777777" w:rsidTr="00676BE6">
        <w:tc>
          <w:tcPr>
            <w:tcW w:w="441" w:type="dxa"/>
            <w:vMerge/>
            <w:shd w:val="clear" w:color="auto" w:fill="DEEAF6" w:themeFill="accent5" w:themeFillTint="33"/>
          </w:tcPr>
          <w:p w14:paraId="3225B8DD" w14:textId="77777777" w:rsidR="00E23DFA" w:rsidRPr="00AF4D88" w:rsidRDefault="00E23DFA" w:rsidP="00AF4D88">
            <w:pPr>
              <w:shd w:val="clear" w:color="auto" w:fill="DEEAF6" w:themeFill="accent5" w:themeFillTint="33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6C31B393" w14:textId="77777777" w:rsidR="00E23DFA" w:rsidRPr="00665DD9" w:rsidRDefault="00E23DFA" w:rsidP="00E80B8C">
            <w:pPr>
              <w:shd w:val="clear" w:color="auto" w:fill="DEEAF6" w:themeFill="accent5" w:themeFillTint="33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49C2FE92" w14:textId="77777777" w:rsidR="00E23DFA" w:rsidRPr="00665DD9" w:rsidRDefault="00E23DFA" w:rsidP="00E80B8C">
            <w:pPr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58ACFDBB" w14:textId="00BD6F66" w:rsidR="00E23DFA" w:rsidRPr="00665DD9" w:rsidRDefault="008563C5" w:rsidP="00E80B8C">
            <w:pPr>
              <w:rPr>
                <w:rFonts w:ascii="Times New Roman" w:hAnsi="Times New Roman" w:cs="Times New Roman"/>
                <w:color w:val="1A1718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A</w:t>
            </w:r>
            <w:r w:rsidR="00E23DFA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ssessed the convergent validity of the measure </w:t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U8L1llYXI+PFJl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==
</w:fldData>
              </w:fldCha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U8L1llYXI+PFJl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==
</w:fldData>
              </w:fldCha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06082" w:rsidRPr="00665DD9">
              <w:rPr>
                <w:rFonts w:ascii="Times New Roman" w:hAnsi="Times New Roman" w:cs="Times New Roman"/>
                <w:noProof/>
                <w:sz w:val="18"/>
                <w:szCs w:val="18"/>
              </w:rPr>
              <w:t>[2]</w:t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7F8ECED7" w14:textId="7DC26E65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Indigenous Develope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24A1FB21" w14:textId="587BF615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65BD7746" w14:textId="10D6D16D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48 First Nations Canadian 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children and youth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, 7-19 years</w:t>
            </w:r>
          </w:p>
          <w:p w14:paraId="752BDF8D" w14:textId="77777777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86" w:type="dxa"/>
            <w:shd w:val="clear" w:color="auto" w:fill="DEEAF6" w:themeFill="accent5" w:themeFillTint="33"/>
          </w:tcPr>
          <w:p w14:paraId="2F2C17C3" w14:textId="4FCC1ABB" w:rsidR="00E23DFA" w:rsidRPr="00665DD9" w:rsidRDefault="001576A8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49987146" w14:textId="642A61F5" w:rsidR="00E23DFA" w:rsidRPr="00665DD9" w:rsidRDefault="001576A8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0AA61C68" w14:textId="5F27C92C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Convergent validity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U8L1llYXI+PFJl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==
</w:fldData>
              </w:fldCha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U8L1llYXI+PFJl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==
</w:fldData>
              </w:fldCha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06082" w:rsidRPr="00665DD9">
              <w:rPr>
                <w:rFonts w:ascii="Times New Roman" w:hAnsi="Times New Roman" w:cs="Times New Roman"/>
                <w:noProof/>
                <w:sz w:val="18"/>
                <w:szCs w:val="18"/>
              </w:rPr>
              <w:t>[2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783E77AC" w14:textId="77777777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977096" w:rsidRPr="00665DD9" w14:paraId="17EC44EC" w14:textId="77777777" w:rsidTr="00676BE6">
        <w:tc>
          <w:tcPr>
            <w:tcW w:w="441" w:type="dxa"/>
            <w:vMerge/>
            <w:shd w:val="clear" w:color="auto" w:fill="DEEAF6" w:themeFill="accent5" w:themeFillTint="33"/>
          </w:tcPr>
          <w:p w14:paraId="4CD4EC6A" w14:textId="77777777" w:rsidR="00E23DFA" w:rsidRPr="00AF4D88" w:rsidRDefault="00E23DFA" w:rsidP="00AF4D88">
            <w:pPr>
              <w:shd w:val="clear" w:color="auto" w:fill="DEEAF6" w:themeFill="accent5" w:themeFillTint="33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1F7E883C" w14:textId="77777777" w:rsidR="00E23DFA" w:rsidRPr="00665DD9" w:rsidRDefault="00E23DFA" w:rsidP="00E80B8C">
            <w:pPr>
              <w:shd w:val="clear" w:color="auto" w:fill="DEEAF6" w:themeFill="accent5" w:themeFillTint="33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543D2496" w14:textId="77777777" w:rsidR="00E23DFA" w:rsidRPr="00665DD9" w:rsidRDefault="00E23DFA" w:rsidP="00E80B8C">
            <w:pPr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48B17093" w14:textId="1FD711AE" w:rsidR="00E23DFA" w:rsidRPr="00665DD9" w:rsidRDefault="001576A8" w:rsidP="001E6500">
            <w:pPr>
              <w:rPr>
                <w:rFonts w:ascii="Times New Roman" w:hAnsi="Times New Roman" w:cs="Times New Roman"/>
                <w:color w:val="1A1718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A</w:t>
            </w:r>
            <w:r w:rsidR="00E23DFA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ssesse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d</w:t>
            </w:r>
            <w:r w:rsidR="00E23DFA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 the consistency and accuracy of </w:t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  <w:t>children and youth’s interpretations of the ACHWM and establishe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d</w:t>
            </w:r>
            <w:r w:rsidR="00E23DFA"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face validity </w:t>
            </w:r>
            <w:r w:rsidR="00464930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U8L1llYXI+PFJl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</w:fldData>
              </w:fldCha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U8L1llYXI+PFJl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</w:fldData>
              </w:fldCha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464930"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="00464930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06082" w:rsidRPr="00665DD9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="00464930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5A388853" w14:textId="27120F9B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Indigenous Develope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45D2B896" w14:textId="269C77B2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40002391" w14:textId="5AD43253" w:rsidR="0027051C" w:rsidRPr="00665DD9" w:rsidRDefault="00D323BD" w:rsidP="00D323B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9 First Nations Canadian 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children and youth, </w:t>
            </w:r>
            <w:r w:rsidR="0027051C" w:rsidRPr="00665DD9">
              <w:rPr>
                <w:rFonts w:ascii="Times New Roman" w:hAnsi="Times New Roman" w:cs="Times New Roman"/>
                <w:sz w:val="18"/>
                <w:szCs w:val="18"/>
              </w:rPr>
              <w:t>8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="0027051C" w:rsidRPr="00665DD9">
              <w:rPr>
                <w:rFonts w:ascii="Times New Roman" w:hAnsi="Times New Roman" w:cs="Times New Roman"/>
                <w:sz w:val="18"/>
                <w:szCs w:val="18"/>
              </w:rPr>
              <w:t>18 years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, and 9 caregivers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606139AE" w14:textId="33584AEA" w:rsidR="00E23DFA" w:rsidRPr="00665DD9" w:rsidRDefault="0027051C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0CEEB768" w14:textId="073D8093" w:rsidR="00E23DFA" w:rsidRPr="00665DD9" w:rsidRDefault="0027051C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Face validit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3CFED98A" w14:textId="45805A0E" w:rsidR="00E23DFA" w:rsidRPr="00665DD9" w:rsidRDefault="007656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977096" w:rsidRPr="00665DD9" w14:paraId="5B4C00F7" w14:textId="77777777" w:rsidTr="00676BE6">
        <w:tc>
          <w:tcPr>
            <w:tcW w:w="441" w:type="dxa"/>
            <w:vMerge/>
            <w:shd w:val="clear" w:color="auto" w:fill="DEEAF6" w:themeFill="accent5" w:themeFillTint="33"/>
          </w:tcPr>
          <w:p w14:paraId="149CB198" w14:textId="77777777" w:rsidR="00E23DFA" w:rsidRPr="00AF4D88" w:rsidRDefault="00E23DFA" w:rsidP="00AF4D88">
            <w:pPr>
              <w:shd w:val="clear" w:color="auto" w:fill="DEEAF6" w:themeFill="accent5" w:themeFillTint="33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5A55C1C7" w14:textId="77777777" w:rsidR="00E23DFA" w:rsidRPr="00665DD9" w:rsidRDefault="00E23DFA" w:rsidP="00E80B8C">
            <w:pPr>
              <w:shd w:val="clear" w:color="auto" w:fill="DEEAF6" w:themeFill="accent5" w:themeFillTint="33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26F7CA8F" w14:textId="77777777" w:rsidR="00E23DFA" w:rsidRPr="00665DD9" w:rsidRDefault="00E23DFA" w:rsidP="00E80B8C">
            <w:pPr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0B228C92" w14:textId="146F9EE3" w:rsidR="00E23DFA" w:rsidRPr="00665DD9" w:rsidRDefault="001576A8" w:rsidP="00E80B8C">
            <w:pPr>
              <w:rPr>
                <w:rFonts w:ascii="Times New Roman" w:hAnsi="Times New Roman" w:cs="Times New Roman"/>
                <w:color w:val="1A1718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E</w:t>
            </w:r>
            <w:r w:rsidR="00E23DFA"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valuated a screening process imbedded in the </w:t>
            </w:r>
            <w:r w:rsidR="00E23DFA"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 xml:space="preserve">ACHWM </w:t>
            </w:r>
            <w:r w:rsidR="00E23DFA"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Y8L1llYXI+PFJl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</w:fldData>
              </w:fldChar>
            </w:r>
            <w:r w:rsidR="00206082"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instrText xml:space="preserve"> ADDIN EN.CITE </w:instrText>
            </w:r>
            <w:r w:rsidR="00206082"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begin">
                <w:fldData xml:space="preserve">PEVuZE5vdGU+PENpdGU+PEF1dGhvcj5Zb3VuZzwvQXV0aG9yPjxZZWFyPjIwMTY8L1llYXI+PFJl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</w:fldData>
              </w:fldChar>
            </w:r>
            <w:r w:rsidR="00206082"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instrText xml:space="preserve"> ADDIN EN.CITE.DATA </w:instrText>
            </w:r>
            <w:r w:rsidR="00206082" w:rsidRPr="00665DD9">
              <w:rPr>
                <w:rFonts w:ascii="Times New Roman" w:eastAsia="Calibri" w:hAnsi="Times New Roman" w:cs="Times New Roman"/>
                <w:sz w:val="18"/>
                <w:szCs w:val="18"/>
              </w:rPr>
            </w:r>
            <w:r w:rsidR="00206082"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end"/>
            </w:r>
            <w:r w:rsidR="00E23DFA" w:rsidRPr="00665DD9">
              <w:rPr>
                <w:rFonts w:ascii="Times New Roman" w:eastAsia="Calibri" w:hAnsi="Times New Roman" w:cs="Times New Roman"/>
                <w:sz w:val="18"/>
                <w:szCs w:val="18"/>
              </w:rPr>
            </w:r>
            <w:r w:rsidR="00E23DFA"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separate"/>
            </w:r>
            <w:r w:rsidR="00206082" w:rsidRPr="00665DD9">
              <w:rPr>
                <w:rFonts w:ascii="Times New Roman" w:eastAsia="Calibri" w:hAnsi="Times New Roman" w:cs="Times New Roman"/>
                <w:noProof/>
                <w:sz w:val="18"/>
                <w:szCs w:val="18"/>
              </w:rPr>
              <w:t>[4]</w:t>
            </w:r>
            <w:r w:rsidR="00E23DFA"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47776E7E" w14:textId="7AED6AF9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Indigenous Develope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4BD6AD1E" w14:textId="5BA8A900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05BC2D78" w14:textId="52029BB0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293 First Nations Canadian 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>children and youth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, 8-18 years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1F2918B5" w14:textId="48FCCEAB" w:rsidR="00E23DFA" w:rsidRPr="00665DD9" w:rsidRDefault="001576A8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06A58F81" w14:textId="259147B8" w:rsidR="00E23DFA" w:rsidRPr="00665DD9" w:rsidRDefault="001576A8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187F00BD" w14:textId="51793044" w:rsidR="00E23DFA" w:rsidRPr="00665DD9" w:rsidRDefault="001576A8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977096" w:rsidRPr="00665DD9" w14:paraId="4427F485" w14:textId="77777777" w:rsidTr="00676BE6">
        <w:tc>
          <w:tcPr>
            <w:tcW w:w="441" w:type="dxa"/>
            <w:vMerge/>
            <w:shd w:val="clear" w:color="auto" w:fill="DEEAF6" w:themeFill="accent5" w:themeFillTint="33"/>
          </w:tcPr>
          <w:p w14:paraId="0DCDE750" w14:textId="77777777" w:rsidR="00E23DFA" w:rsidRPr="00AF4D88" w:rsidRDefault="00E23DFA" w:rsidP="00AF4D88">
            <w:pPr>
              <w:shd w:val="clear" w:color="auto" w:fill="DEEAF6" w:themeFill="accent5" w:themeFillTint="33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2F2FAAE6" w14:textId="77777777" w:rsidR="00E23DFA" w:rsidRPr="00665DD9" w:rsidRDefault="00E23DFA" w:rsidP="00E80B8C">
            <w:pPr>
              <w:shd w:val="clear" w:color="auto" w:fill="DEEAF6" w:themeFill="accent5" w:themeFillTint="33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52BC144B" w14:textId="77777777" w:rsidR="00E23DFA" w:rsidRPr="00665DD9" w:rsidRDefault="00E23DFA" w:rsidP="00E80B8C">
            <w:pPr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146359D0" w14:textId="47BAD0D0" w:rsidR="00E23DFA" w:rsidRPr="00665DD9" w:rsidRDefault="00741AAD" w:rsidP="00E80B8C">
            <w:pPr>
              <w:rPr>
                <w:rFonts w:ascii="Times New Roman" w:hAnsi="Times New Roman" w:cs="Times New Roman"/>
                <w:color w:val="1A1718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Evaluated the reliability of the </w:t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>ACHWM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206082" w:rsidRPr="00665DD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oung&lt;/Author&gt;&lt;Year&gt;2016&lt;/Year&gt;&lt;RecNum&gt;1918&lt;/RecNum&gt;&lt;DisplayText&gt;[5]&lt;/DisplayText&gt;&lt;record&gt;&lt;rec-number&gt;1918&lt;/rec-number&gt;&lt;foreign-keys&gt;&lt;key app="EN" db-id="szevd55zgvzerieepsxpezxpwe5dxevw0dap" timestamp="0"&gt;1918&lt;/key&gt;&lt;/foreign-keys&gt;&lt;ref-type name="Journal Article"&gt;17&lt;/ref-type&gt;&lt;contributors&gt;&lt;authors&gt;&lt;author&gt;Young, Nancy L.&lt;/author&gt;&lt;author&gt;Wabano, Mary Jo&lt;/author&gt;&lt;author&gt;Usuba, Koyo&lt;/author&gt;&lt;author&gt;Mishibinijima, Debbie&lt;/author&gt;&lt;author&gt;Jacko, Diane&lt;/author&gt;&lt;author&gt;Burke, Tricia A.&lt;/author&gt;&lt;/authors&gt;&lt;/contributors&gt;&lt;titles&gt;&lt;title&gt;Reliability of the Aboriginal Children&amp;apos;s Health and Well-Being Measure (ACHWM)&lt;/title&gt;&lt;secondary-title&gt;Springer Plus&lt;/secondary-title&gt;&lt;/titles&gt;&lt;pages&gt;1&lt;/pages&gt;&lt;volume&gt;5&lt;/volume&gt;&lt;number&gt;1&lt;/number&gt;&lt;keywords&gt;&lt;keyword&gt;Indigenous peoples&lt;/keyword&gt;&lt;keyword&gt;Reliability&lt;/keyword&gt;&lt;keyword&gt;Questionnaire&lt;/keyword&gt;&lt;keyword&gt;Children and youth&lt;/keyword&gt;&lt;/keywords&gt;&lt;dates&gt;&lt;year&gt;2016&lt;/year&gt;&lt;/dates&gt;&lt;pub-location&gt;Heidelberg&lt;/pub-location&gt;&lt;publisher&gt;Springer Science &amp;amp; Business Media&lt;/publisher&gt;&lt;urls&gt;&lt;related-urls&gt;&lt;url&gt;http://jcu.summon.serialssolutions.com/2.0.0/link/0/eLvHCXMwtV1Nb9QwELW6PXFBlIIobSWfaKuVIYmdODn0UCJQDxQhsdUeK39FWrQkiOwetr--M4njLF0k4MAlipzEjuLnN5PnGZsQnryN2CNOMJUWqiqU1BYQkDkwXLlxRnGe5irP3K8Jc3v3g7Idyv5rx0MZdD0m0v5D54dKoQDOAQJwBBDA8a9ggCHH_VLcmyEcYGs3rNKncneqvc9IQiV97pZL9t6hjHDTi4joiV6V1_ObQTrwDu0gDH5ZroN33jH29NO0Y5JR8u7C86ZzpVXdBJ5vNs30tl3rYB2AAPUCuAa1MY2zSwtvObw0EWePwjyGNwg0hWAO8fw4EeWtUEd3QJ2cxbl_3nNzugPBnmfj37N_NxnVCvSzGL4PlzJjm9HUhQBEgalLwFaSv8El1r_bhVlduprdfp2QCZe4CUOZlUGsA5MeCznMikMz73Ya2bHlnYMye0ae-j8LetVj4IDsufo5OfAfpaXnfoHxi0PyeQsUtKkogIKOoKADKM5a2kOCAiToCAnqIUHPO0BcvCCzjx9m5TXz-2qwHwXnTGXK6TTS3PBYc1mkVjlTCZHAkER_Mkuq2BZVpKWVhYxsknHVDVM4zZ20_CXZr5vavSK04CJRRaESuFFENoUKLFgtU0WWQ-XRETkdPsqd0qjdmVV7hxvc4zJ_gh-Rk3DdD5rty6__8PgxeTLC7oTsr36u3SmZfDPrByyyZwQ&lt;/url&gt;&lt;/related-urls&gt;&lt;/urls&gt;&lt;electronic-resource-num&gt;10.1186/s40064-016-3776-y&lt;/electronic-resource-num&gt;&lt;/record&gt;&lt;/Cite&gt;&lt;/EndNote&gt;</w:instrTex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06082" w:rsidRPr="00665DD9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42794EDD" w14:textId="012DBF1B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Indigenous Develope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42D34702" w14:textId="70684DD2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3E57DF95" w14:textId="41919F7C" w:rsidR="00E23DFA" w:rsidRPr="00665DD9" w:rsidRDefault="00F0697D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256 First Nations Canadian </w:t>
            </w:r>
            <w:r w:rsidRPr="00665DD9">
              <w:rPr>
                <w:rFonts w:ascii="Times New Roman" w:hAnsi="Times New Roman" w:cs="Times New Roman"/>
                <w:color w:val="1A1718"/>
                <w:sz w:val="18"/>
                <w:szCs w:val="18"/>
              </w:rPr>
              <w:t xml:space="preserve">children and youth, </w:t>
            </w:r>
            <w:r w:rsidR="00F137B3" w:rsidRPr="00665DD9">
              <w:rPr>
                <w:rFonts w:ascii="Times New Roman" w:hAnsi="Times New Roman" w:cs="Times New Roman"/>
                <w:sz w:val="18"/>
                <w:szCs w:val="18"/>
              </w:rPr>
              <w:t>8-18 years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64420318" w14:textId="304ADFBC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ronbach's α = 0.93</w:t>
            </w:r>
          </w:p>
          <w:p w14:paraId="4C293863" w14:textId="76F33578" w:rsidR="00E23DFA" w:rsidRPr="00665DD9" w:rsidRDefault="00E23DFA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Test-retest = ICC of 0.94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6464FEF6" w14:textId="313D730D" w:rsidR="00E23DFA" w:rsidRPr="00665DD9" w:rsidRDefault="001576A8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11960AC5" w14:textId="1D73851A" w:rsidR="00E23DFA" w:rsidRPr="00665DD9" w:rsidRDefault="001576A8" w:rsidP="00E80B8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977096" w:rsidRPr="00665DD9" w14:paraId="3CB30AD8" w14:textId="77777777" w:rsidTr="00676BE6">
        <w:tc>
          <w:tcPr>
            <w:tcW w:w="441" w:type="dxa"/>
            <w:shd w:val="clear" w:color="auto" w:fill="DEEAF6" w:themeFill="accent5" w:themeFillTint="33"/>
          </w:tcPr>
          <w:p w14:paraId="1C09EE37" w14:textId="6C784239" w:rsidR="00335F4B" w:rsidRPr="00AF4D88" w:rsidRDefault="006D4EA2" w:rsidP="00AF4D88">
            <w:pPr>
              <w:rPr>
                <w:rFonts w:ascii="Times New Roman" w:hAnsi="Times New Roman" w:cs="Times New Roman"/>
                <w:color w:val="10101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2.</w:t>
            </w:r>
          </w:p>
        </w:tc>
        <w:tc>
          <w:tcPr>
            <w:tcW w:w="1274" w:type="dxa"/>
            <w:shd w:val="clear" w:color="auto" w:fill="DEEAF6" w:themeFill="accent5" w:themeFillTint="33"/>
          </w:tcPr>
          <w:p w14:paraId="2253477D" w14:textId="06A55EB6" w:rsidR="00335F4B" w:rsidRPr="00665DD9" w:rsidRDefault="00335F4B" w:rsidP="00335F4B">
            <w:pPr>
              <w:rPr>
                <w:rFonts w:ascii="Times New Roman" w:hAnsi="Times New Roman" w:cs="Times New Roman"/>
                <w:color w:val="101010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Alcohol, Smoking and Substance Involvement Screening Test (ASSIST) for smoking</w:t>
            </w:r>
          </w:p>
        </w:tc>
        <w:tc>
          <w:tcPr>
            <w:tcW w:w="1836" w:type="dxa"/>
            <w:shd w:val="clear" w:color="auto" w:fill="DEEAF6" w:themeFill="accent5" w:themeFillTint="33"/>
          </w:tcPr>
          <w:p w14:paraId="488BFA1E" w14:textId="20EF8F4A" w:rsidR="00335F4B" w:rsidRPr="00665DD9" w:rsidRDefault="00335F4B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ubstance frequency of use and associated problems 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23E759C0" w14:textId="48F9431B" w:rsidR="00335F4B" w:rsidRPr="00665DD9" w:rsidRDefault="00335F4B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Used to assess for smoking among youth in a screening 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and intervention for lifestyle risk factors and mental health issues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932BD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5CFEC541" w14:textId="0294DCCD" w:rsidR="00335F4B" w:rsidRPr="00665DD9" w:rsidRDefault="00335F4B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tandard (translated into 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a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Ma</w:t>
            </w:r>
            <w:r w:rsidRPr="00665DD9">
              <w:rPr>
                <w:rFonts w:ascii="Times New Roman" w:eastAsia="Calibri" w:hAnsi="Times New Roman" w:cs="Times New Roman"/>
                <w:color w:val="101010"/>
                <w:sz w:val="18"/>
                <w:szCs w:val="18"/>
              </w:rPr>
              <w:t>̄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ori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 language (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Te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Reo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) version)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61AA1DCC" w14:textId="0659BC5E" w:rsidR="00335F4B" w:rsidRPr="00665DD9" w:rsidRDefault="00335F4B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5BF28493" w14:textId="7EC7BB73" w:rsidR="00335F4B" w:rsidRPr="00665DD9" w:rsidRDefault="00335F4B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30 New Zealand youth under the age of 25, including 27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Maori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participants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01D4E641" w14:textId="26724C9A" w:rsidR="00335F4B" w:rsidRPr="00665DD9" w:rsidRDefault="00335F4B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5F91FFD6" w14:textId="695AE38C" w:rsidR="00335F4B" w:rsidRPr="00665DD9" w:rsidRDefault="005630F4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7F10A5BC" w14:textId="1159C00A" w:rsidR="00335F4B" w:rsidRPr="00665DD9" w:rsidRDefault="00335F4B" w:rsidP="00335F4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205F71" w:rsidRPr="00665DD9" w14:paraId="6AC54FAE" w14:textId="77777777" w:rsidTr="00676BE6">
        <w:tc>
          <w:tcPr>
            <w:tcW w:w="441" w:type="dxa"/>
            <w:shd w:val="clear" w:color="auto" w:fill="DEEAF6" w:themeFill="accent5" w:themeFillTint="33"/>
          </w:tcPr>
          <w:p w14:paraId="2A94CC39" w14:textId="5E5642EB" w:rsidR="00205F71" w:rsidRPr="00AF4D88" w:rsidRDefault="00C36B5D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</w:t>
            </w:r>
            <w:r w:rsidR="006D4EA2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74" w:type="dxa"/>
            <w:shd w:val="clear" w:color="auto" w:fill="DEEAF6" w:themeFill="accent5" w:themeFillTint="33"/>
          </w:tcPr>
          <w:p w14:paraId="3BB3C986" w14:textId="29EF63C7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hildren’s Global Assessment Scale (C-GAS)</w:t>
            </w:r>
          </w:p>
        </w:tc>
        <w:tc>
          <w:tcPr>
            <w:tcW w:w="1836" w:type="dxa"/>
            <w:shd w:val="clear" w:color="auto" w:fill="DEEAF6" w:themeFill="accent5" w:themeFillTint="33"/>
          </w:tcPr>
          <w:p w14:paraId="5932CCFC" w14:textId="4A51B246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Psychosocial functioning (at home, at school, and with peers) 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064E060D" w14:textId="29237DD7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Used to measure provider a</w:t>
            </w:r>
            <w:r w:rsidRPr="00665DD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sessment of psychosocial functioning among participating children and adolescents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Q8L1llYXI+PFJl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Q8L1llYXI+PFJl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7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29B82CB" w14:textId="7D6AD3D8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3B9C08D0" w14:textId="77777777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n-PRO</w:t>
            </w:r>
          </w:p>
          <w:p w14:paraId="6C0AE2E9" w14:textId="77777777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56F7E73F" w14:textId="78AFEC31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vider assessed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5B844B8B" w14:textId="7C695F96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581 culturally diverse New Zealand youth aged 10–24, including 182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Maori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youth</w:t>
            </w:r>
          </w:p>
          <w:p w14:paraId="439509CC" w14:textId="0AE74FAE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86" w:type="dxa"/>
            <w:shd w:val="clear" w:color="auto" w:fill="DEEAF6" w:themeFill="accent5" w:themeFillTint="33"/>
          </w:tcPr>
          <w:p w14:paraId="47A5BF7C" w14:textId="4AB731B4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3CAFD2DC" w14:textId="70FA9789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40392175" w14:textId="5894581B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205F71" w:rsidRPr="00665DD9" w14:paraId="277A50A9" w14:textId="77777777" w:rsidTr="00676BE6">
        <w:trPr>
          <w:trHeight w:val="767"/>
        </w:trPr>
        <w:tc>
          <w:tcPr>
            <w:tcW w:w="441" w:type="dxa"/>
            <w:shd w:val="clear" w:color="auto" w:fill="DEEAF6" w:themeFill="accent5" w:themeFillTint="33"/>
          </w:tcPr>
          <w:p w14:paraId="06D630AE" w14:textId="1EA14FFA" w:rsidR="00205F71" w:rsidRPr="00AF4D88" w:rsidRDefault="00C36B5D" w:rsidP="00AF4D88">
            <w:pPr>
              <w:widowControl w:val="0"/>
              <w:adjustRightInd w:val="0"/>
              <w:spacing w:after="200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bookmarkStart w:id="0" w:name="_Hlk98247444"/>
            <w:r>
              <w:rPr>
                <w:rFonts w:ascii="Times New Roman" w:eastAsia="Calibri" w:hAnsi="Times New Roman" w:cs="Times New Roman"/>
                <w:sz w:val="18"/>
                <w:szCs w:val="18"/>
              </w:rPr>
              <w:t>4</w:t>
            </w:r>
            <w:r w:rsidR="006D4EA2">
              <w:rPr>
                <w:rFonts w:ascii="Times New Roman" w:eastAsia="Calibri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74" w:type="dxa"/>
            <w:shd w:val="clear" w:color="auto" w:fill="DEEAF6" w:themeFill="accent5" w:themeFillTint="33"/>
          </w:tcPr>
          <w:p w14:paraId="62162FCB" w14:textId="2F2E0A81" w:rsidR="00205F71" w:rsidRPr="00665DD9" w:rsidRDefault="00205F71" w:rsidP="00205F71">
            <w:pPr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  <w:t xml:space="preserve">ED presentations and hospital admissions with a primary mental health diagnosis </w:t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  <w:fldChar w:fldCharType="begin">
                <w:fldData xml:space="preserve">PEVuZE5vdGU+PENpdGU+PEF1dGhvcj5XaWxsaWFtc29uPC9BdXRob3I+PFllYXI+MjAxODwvWWVh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=
</w:fldData>
              </w:fldChar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  <w:instrText xml:space="preserve"> ADDIN EN.CITE </w:instrText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  <w:fldChar w:fldCharType="begin">
                <w:fldData xml:space="preserve">PEVuZE5vdGU+PENpdGU+PEF1dGhvcj5XaWxsaWFtc29uPC9BdXRob3I+PFllYXI+MjAxODwvWWVh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=
</w:fldData>
              </w:fldChar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  <w:instrText xml:space="preserve"> ADDIN EN.CITE.DATA </w:instrText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  <w:fldChar w:fldCharType="end"/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  <w:fldChar w:fldCharType="separate"/>
            </w:r>
            <w:r w:rsidR="00C36B5D">
              <w:rPr>
                <w:rFonts w:ascii="Times New Roman" w:eastAsia="Calibri" w:hAnsi="Times New Roman" w:cs="Times New Roman"/>
                <w:noProof/>
                <w:sz w:val="18"/>
                <w:szCs w:val="18"/>
                <w:lang w:val="en-AU"/>
              </w:rPr>
              <w:t>[8]</w:t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  <w:lang w:val="en-AU"/>
              </w:rPr>
              <w:fldChar w:fldCharType="end"/>
            </w:r>
          </w:p>
        </w:tc>
        <w:tc>
          <w:tcPr>
            <w:tcW w:w="1836" w:type="dxa"/>
            <w:shd w:val="clear" w:color="auto" w:fill="DEEAF6" w:themeFill="accent5" w:themeFillTint="33"/>
          </w:tcPr>
          <w:p w14:paraId="08346703" w14:textId="01AA94BE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Hospitalisable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mental health diagnosis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5D609B3B" w14:textId="2154BD81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To quantify mental health-related emergency department (ED) presentations and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hospitalisations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, and associated child and family characteristics, in children recruited through four Aboriginal Community Controlled Health Organisations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5E3008AA" w14:textId="6F77B77E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73C9409D" w14:textId="02231289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n-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0AC0C598" w14:textId="3121A1D5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noProof/>
                <w:sz w:val="18"/>
                <w:szCs w:val="18"/>
                <w:lang w:val="en-AU"/>
              </w:rPr>
              <w:t>1476 Aboriginal Australian children aged 0–17 years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206903C1" w14:textId="169B62E3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77C1CB0B" w14:textId="5925477F" w:rsidR="00205F71" w:rsidRPr="00C94D25" w:rsidRDefault="0059719D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94D25">
              <w:rPr>
                <w:rFonts w:ascii="Times New Roman" w:hAnsi="Times New Roman" w:cs="Times New Roman"/>
                <w:sz w:val="18"/>
                <w:szCs w:val="18"/>
              </w:rPr>
              <w:t xml:space="preserve">ICD codes used to identify mental health-related presentations and admissions with a mental health-related principal </w:t>
            </w:r>
            <w:r w:rsidRPr="00C94D25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diagnosis code recorded for the initial episode of care.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60974D38" w14:textId="031CF4A7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Not reported for this study</w:t>
            </w:r>
          </w:p>
        </w:tc>
      </w:tr>
      <w:bookmarkEnd w:id="0"/>
      <w:tr w:rsidR="00205F71" w:rsidRPr="00665DD9" w14:paraId="5712D7AD" w14:textId="77777777" w:rsidTr="00676BE6">
        <w:trPr>
          <w:trHeight w:val="767"/>
        </w:trPr>
        <w:tc>
          <w:tcPr>
            <w:tcW w:w="441" w:type="dxa"/>
            <w:shd w:val="clear" w:color="auto" w:fill="DEEAF6" w:themeFill="accent5" w:themeFillTint="33"/>
          </w:tcPr>
          <w:p w14:paraId="011D36EA" w14:textId="081689C7" w:rsidR="00205F71" w:rsidRPr="00AF4D88" w:rsidRDefault="00C36B5D" w:rsidP="00AF4D88">
            <w:pPr>
              <w:widowControl w:val="0"/>
              <w:adjustRightInd w:val="0"/>
              <w:spacing w:after="200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</w:t>
            </w:r>
            <w:r w:rsidR="006D4EA2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74" w:type="dxa"/>
            <w:shd w:val="clear" w:color="auto" w:fill="DEEAF6" w:themeFill="accent5" w:themeFillTint="33"/>
          </w:tcPr>
          <w:p w14:paraId="58D06C26" w14:textId="0D6BEC72" w:rsidR="00205F71" w:rsidRPr="00665DD9" w:rsidRDefault="00205F71" w:rsidP="00205F71">
            <w:pPr>
              <w:rPr>
                <w:rFonts w:ascii="Times New Roman" w:eastAsia="Calibri" w:hAnsi="Times New Roman" w:cs="Times New Roman"/>
                <w:sz w:val="18"/>
                <w:szCs w:val="18"/>
                <w:highlight w:val="yellow"/>
              </w:rPr>
            </w:pP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Generalised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Anxiety Disorder 7 (GAD-7)</w:t>
            </w:r>
          </w:p>
        </w:tc>
        <w:tc>
          <w:tcPr>
            <w:tcW w:w="1836" w:type="dxa"/>
            <w:shd w:val="clear" w:color="auto" w:fill="DEEAF6" w:themeFill="accent5" w:themeFillTint="33"/>
          </w:tcPr>
          <w:p w14:paraId="4ED1D009" w14:textId="005A81E6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Generalised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anxiety 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6226D397" w14:textId="3F1EEAD0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Used to assess for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generalised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among youth in a screening 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and intervention for lifestyle risk factors and mental health issues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932BD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06903E65" w14:textId="501EAC44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tandard (translated into 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a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Ma</w:t>
            </w:r>
            <w:r w:rsidRPr="00665DD9">
              <w:rPr>
                <w:rFonts w:ascii="Times New Roman" w:eastAsia="Calibri" w:hAnsi="Times New Roman" w:cs="Times New Roman"/>
                <w:color w:val="101010"/>
                <w:sz w:val="18"/>
                <w:szCs w:val="18"/>
              </w:rPr>
              <w:t>̄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ori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 language (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Te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Reo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) version)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66B669CD" w14:textId="43C37A54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7F05D7C1" w14:textId="3D38C940" w:rsidR="00205F71" w:rsidRPr="00665DD9" w:rsidRDefault="00205F71" w:rsidP="00205F71">
            <w:pPr>
              <w:rPr>
                <w:rFonts w:ascii="Times New Roman" w:hAnsi="Times New Roman" w:cs="Times New Roman"/>
                <w:noProof/>
                <w:sz w:val="18"/>
                <w:szCs w:val="18"/>
                <w:lang w:val="en-AU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30 New Zealand youth under the age of 25, including 27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Maori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participants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1E32F1BD" w14:textId="468D62D5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2370A56C" w14:textId="56B810AF" w:rsidR="00205F71" w:rsidRPr="00665DD9" w:rsidRDefault="005630F4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3386D7D5" w14:textId="048DF209" w:rsidR="00205F71" w:rsidRPr="00665DD9" w:rsidRDefault="00205F71" w:rsidP="00205F7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EC5554" w:rsidRPr="00665DD9" w14:paraId="438638BE" w14:textId="77777777" w:rsidTr="00676BE6">
        <w:trPr>
          <w:trHeight w:val="767"/>
        </w:trPr>
        <w:tc>
          <w:tcPr>
            <w:tcW w:w="441" w:type="dxa"/>
            <w:vMerge w:val="restart"/>
            <w:shd w:val="clear" w:color="auto" w:fill="DEEAF6" w:themeFill="accent5" w:themeFillTint="33"/>
          </w:tcPr>
          <w:p w14:paraId="282B7EEB" w14:textId="5D156525" w:rsidR="00EC5554" w:rsidRPr="00AF4D88" w:rsidRDefault="00C36B5D" w:rsidP="00AF4D88">
            <w:pPr>
              <w:widowControl w:val="0"/>
              <w:adjustRightInd w:val="0"/>
              <w:spacing w:after="200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</w:rPr>
              <w:t>6</w:t>
            </w:r>
            <w:r w:rsidR="006D4EA2">
              <w:rPr>
                <w:rFonts w:ascii="Times New Roman" w:eastAsia="Calibri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74" w:type="dxa"/>
            <w:vMerge w:val="restart"/>
            <w:shd w:val="clear" w:color="auto" w:fill="DEEAF6" w:themeFill="accent5" w:themeFillTint="33"/>
          </w:tcPr>
          <w:p w14:paraId="08F69FB9" w14:textId="4F620A52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>Kessler Distress Scale abridged version (K6+)</w:t>
            </w:r>
          </w:p>
        </w:tc>
        <w:tc>
          <w:tcPr>
            <w:tcW w:w="1836" w:type="dxa"/>
            <w:vMerge w:val="restart"/>
            <w:shd w:val="clear" w:color="auto" w:fill="DEEAF6" w:themeFill="accent5" w:themeFillTint="33"/>
          </w:tcPr>
          <w:p w14:paraId="29260688" w14:textId="3118BDF7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Mental health problems and severity, including feeling sad, nervous, </w:t>
            </w:r>
            <w:proofErr w:type="gram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restless</w:t>
            </w:r>
            <w:proofErr w:type="gram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or fidgety, hopeless, everything is an effort, or worthless  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7F94E249" w14:textId="0B092D8F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Pilot tested to assess its reliability and validity with Indigenous Australian youth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aG9tYXM8L0F1dGhvcj48WWVhcj4yMDEwPC9ZZWFyPjxS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=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aG9tYXM8L0F1dGhvcj48WWVhcj4yMDEwPC9ZZWFyPjxS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=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9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4A7BE482" w14:textId="58A9A7BD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</w:t>
            </w:r>
          </w:p>
          <w:p w14:paraId="131219EE" w14:textId="77777777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DEEAF6" w:themeFill="accent5" w:themeFillTint="33"/>
          </w:tcPr>
          <w:p w14:paraId="3F6CE068" w14:textId="1462FF9E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1BCBF3D5" w14:textId="2928C158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67 Indigenous Australian students </w:t>
            </w:r>
          </w:p>
          <w:p w14:paraId="7220BDE3" w14:textId="6BE8AFD3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86" w:type="dxa"/>
            <w:shd w:val="clear" w:color="auto" w:fill="DEEAF6" w:themeFill="accent5" w:themeFillTint="33"/>
          </w:tcPr>
          <w:p w14:paraId="49ABB4BA" w14:textId="176B3C5D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Cronbach's α = 0.7 </w:t>
            </w:r>
          </w:p>
          <w:p w14:paraId="6BEF985E" w14:textId="3D6B57DD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D219E87" w14:textId="5B411C82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1" w:type="dxa"/>
            <w:shd w:val="clear" w:color="auto" w:fill="DEEAF6" w:themeFill="accent5" w:themeFillTint="33"/>
          </w:tcPr>
          <w:p w14:paraId="3DCBA4FE" w14:textId="0876116F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4885792B" w14:textId="348791A3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EC5554" w:rsidRPr="00665DD9" w14:paraId="3531F4EF" w14:textId="77777777" w:rsidTr="00676BE6">
        <w:trPr>
          <w:trHeight w:val="766"/>
        </w:trPr>
        <w:tc>
          <w:tcPr>
            <w:tcW w:w="441" w:type="dxa"/>
            <w:vMerge/>
            <w:shd w:val="clear" w:color="auto" w:fill="DEEAF6" w:themeFill="accent5" w:themeFillTint="33"/>
          </w:tcPr>
          <w:p w14:paraId="3F756463" w14:textId="77777777" w:rsidR="00EC5554" w:rsidRPr="00AF4D88" w:rsidRDefault="00EC5554" w:rsidP="00AF4D88">
            <w:pPr>
              <w:widowControl w:val="0"/>
              <w:adjustRightInd w:val="0"/>
              <w:spacing w:after="200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7FEF1FCF" w14:textId="5CE7B0C5" w:rsidR="00EC5554" w:rsidRPr="00665DD9" w:rsidRDefault="00EC5554" w:rsidP="00EC5554">
            <w:pPr>
              <w:widowControl w:val="0"/>
              <w:adjustRightInd w:val="0"/>
              <w:spacing w:after="200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3AE0E4DC" w14:textId="77777777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34E6D0C8" w14:textId="4B82E818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Examine its psychometric properties and utility in predicting mood disorders among Native American youth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aXRjaGVsbDwvQXV0aG9yPjxZZWFyPjIwMTE8L1llYXI+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aXRjaGVsbDwvQXV0aG9yPjxZZWFyPjIwMTE8L1llYXI+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10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0DFA21CD" w14:textId="0DBA088D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</w:t>
            </w:r>
          </w:p>
          <w:p w14:paraId="2674B046" w14:textId="77777777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DEEAF6" w:themeFill="accent5" w:themeFillTint="33"/>
          </w:tcPr>
          <w:p w14:paraId="3E2AD130" w14:textId="77777777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  <w:p w14:paraId="45D86E5F" w14:textId="77777777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BDFEC25" w14:textId="747AFD82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82" w:type="dxa"/>
            <w:shd w:val="clear" w:color="auto" w:fill="DEEAF6" w:themeFill="accent5" w:themeFillTint="33"/>
          </w:tcPr>
          <w:p w14:paraId="6B143678" w14:textId="23A918CA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3,084 Native American youth ages 15–54 years 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017A8100" w14:textId="3A435136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ronbach's α = .83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53B38396" w14:textId="0E9B8E70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ontent validit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28CC003D" w14:textId="2612530D" w:rsidR="00EC5554" w:rsidRPr="00665DD9" w:rsidRDefault="00EC5554" w:rsidP="00EC555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Incremental validity</w:t>
            </w:r>
          </w:p>
        </w:tc>
      </w:tr>
      <w:tr w:rsidR="005F690F" w:rsidRPr="00665DD9" w14:paraId="1561CF75" w14:textId="77777777" w:rsidTr="00676BE6">
        <w:trPr>
          <w:trHeight w:val="766"/>
        </w:trPr>
        <w:tc>
          <w:tcPr>
            <w:tcW w:w="441" w:type="dxa"/>
            <w:shd w:val="clear" w:color="auto" w:fill="DEEAF6" w:themeFill="accent5" w:themeFillTint="33"/>
          </w:tcPr>
          <w:p w14:paraId="33EA01C2" w14:textId="67B17EDF" w:rsidR="005F690F" w:rsidRPr="00AF4D88" w:rsidRDefault="00C36B5D" w:rsidP="00AF4D88">
            <w:pPr>
              <w:widowControl w:val="0"/>
              <w:adjustRightInd w:val="0"/>
              <w:spacing w:after="200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>
              <w:rPr>
                <w:rFonts w:ascii="Times New Roman" w:eastAsia="Calibri" w:hAnsi="Times New Roman" w:cs="Times New Roman"/>
                <w:sz w:val="18"/>
                <w:szCs w:val="18"/>
              </w:rPr>
              <w:t>7</w:t>
            </w:r>
            <w:r w:rsidR="006D4EA2">
              <w:rPr>
                <w:rFonts w:ascii="Times New Roman" w:eastAsia="Calibri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74" w:type="dxa"/>
            <w:shd w:val="clear" w:color="auto" w:fill="DEEAF6" w:themeFill="accent5" w:themeFillTint="33"/>
          </w:tcPr>
          <w:p w14:paraId="33522C9F" w14:textId="4E1E3E25" w:rsidR="005F690F" w:rsidRPr="00665DD9" w:rsidRDefault="005F690F" w:rsidP="005F690F">
            <w:pPr>
              <w:widowControl w:val="0"/>
              <w:adjustRightInd w:val="0"/>
              <w:spacing w:after="200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 xml:space="preserve">Outcome Rating Scale (ORS) </w:t>
            </w:r>
          </w:p>
        </w:tc>
        <w:tc>
          <w:tcPr>
            <w:tcW w:w="1836" w:type="dxa"/>
            <w:shd w:val="clear" w:color="auto" w:fill="DEEAF6" w:themeFill="accent5" w:themeFillTint="33"/>
          </w:tcPr>
          <w:p w14:paraId="72868BA0" w14:textId="19CFBDBC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ORS assesses personal wellbeing; relational wellbeing; social wellbeing; and global wellbeing. 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2EA77E59" w14:textId="0589C346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YouthLink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framework empirical research design where 40 Aboriginal clients completed client feedback monitoring measures between 2014 and 2016</w:t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JiaW9uaTwvQXV0aG9yPjxZZWFyPjIwMTg8L1llYXI+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JiaW9uaTwvQXV0aG9yPjxZZWFyPjIwMTg8L1llYXI+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11]</w:t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AA6F4AC" w14:textId="30E1EC62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??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22054A3F" w14:textId="66363208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482A5338" w14:textId="77777777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Young people aged 13 to 24 years of age.</w:t>
            </w:r>
          </w:p>
          <w:p w14:paraId="3FFE0B9C" w14:textId="77777777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86" w:type="dxa"/>
            <w:shd w:val="clear" w:color="auto" w:fill="DEEAF6" w:themeFill="accent5" w:themeFillTint="33"/>
          </w:tcPr>
          <w:p w14:paraId="10102668" w14:textId="4A3150ED" w:rsidR="005F690F" w:rsidRPr="00665DD9" w:rsidRDefault="00665DD9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569E293D" w14:textId="665878AB" w:rsidR="005F690F" w:rsidRPr="00665DD9" w:rsidRDefault="00287759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rong face validity and clinical utilit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0CA0F19D" w14:textId="38555390" w:rsidR="005F690F" w:rsidRPr="00665DD9" w:rsidRDefault="008E5F3A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cross-culturally validated</w:t>
            </w:r>
            <w:r w:rsidR="005A6778">
              <w:rPr>
                <w:rFonts w:ascii="Times New Roman" w:hAnsi="Times New Roman" w:cs="Times New Roman"/>
                <w:sz w:val="18"/>
                <w:szCs w:val="18"/>
              </w:rPr>
              <w:t xml:space="preserve"> but </w:t>
            </w:r>
            <w:r w:rsidR="000B4E14" w:rsidRPr="000B4E14">
              <w:rPr>
                <w:rFonts w:ascii="Times New Roman" w:hAnsi="Times New Roman"/>
                <w:sz w:val="18"/>
                <w:szCs w:val="18"/>
              </w:rPr>
              <w:t>principles of feedback monitoring can be considered more culturally appropriate and more aligned with Aboriginal perspectives than standardized measurement</w:t>
            </w:r>
            <w:r w:rsidR="003551CE">
              <w:rPr>
                <w:rFonts w:ascii="Times New Roman" w:hAnsi="Times New Roman"/>
                <w:sz w:val="18"/>
                <w:szCs w:val="18"/>
              </w:rPr>
              <w:t xml:space="preserve">. </w:t>
            </w:r>
            <w:r w:rsidR="003551CE" w:rsidRPr="00F6515A">
              <w:rPr>
                <w:rFonts w:ascii="Times New Roman" w:hAnsi="Times New Roman"/>
                <w:sz w:val="18"/>
                <w:szCs w:val="18"/>
              </w:rPr>
              <w:t>C</w:t>
            </w:r>
            <w:r w:rsidR="005A6778" w:rsidRPr="00F6515A">
              <w:rPr>
                <w:rFonts w:ascii="Times New Roman" w:hAnsi="Times New Roman" w:cs="Times New Roman"/>
                <w:sz w:val="18"/>
                <w:szCs w:val="18"/>
              </w:rPr>
              <w:t xml:space="preserve">riterion validity against the </w:t>
            </w:r>
            <w:proofErr w:type="spellStart"/>
            <w:r w:rsidR="005A6778" w:rsidRPr="00F6515A">
              <w:rPr>
                <w:rFonts w:ascii="Times New Roman" w:hAnsi="Times New Roman" w:cs="Times New Roman"/>
                <w:sz w:val="18"/>
                <w:szCs w:val="18"/>
              </w:rPr>
              <w:t>HoNOS</w:t>
            </w:r>
            <w:proofErr w:type="spellEnd"/>
            <w:r w:rsidR="005A6778" w:rsidRPr="00F6515A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</w:tr>
      <w:tr w:rsidR="005F690F" w:rsidRPr="00665DD9" w14:paraId="210B38F9" w14:textId="77777777" w:rsidTr="00676BE6">
        <w:tc>
          <w:tcPr>
            <w:tcW w:w="441" w:type="dxa"/>
            <w:vMerge w:val="restart"/>
            <w:shd w:val="clear" w:color="auto" w:fill="DEEAF6" w:themeFill="accent5" w:themeFillTint="33"/>
          </w:tcPr>
          <w:p w14:paraId="1043DD53" w14:textId="3492A817" w:rsidR="005F690F" w:rsidRPr="00AF4D88" w:rsidRDefault="00C36B5D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</w:t>
            </w:r>
            <w:r w:rsidR="006D4EA2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74" w:type="dxa"/>
            <w:vMerge w:val="restart"/>
            <w:shd w:val="clear" w:color="auto" w:fill="DEEAF6" w:themeFill="accent5" w:themeFillTint="33"/>
          </w:tcPr>
          <w:p w14:paraId="535FADC2" w14:textId="5B0B16F7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atient Health Questionnaire 9 (PHQ-9)</w:t>
            </w:r>
          </w:p>
        </w:tc>
        <w:tc>
          <w:tcPr>
            <w:tcW w:w="1836" w:type="dxa"/>
            <w:vMerge w:val="restart"/>
            <w:shd w:val="clear" w:color="auto" w:fill="DEEAF6" w:themeFill="accent5" w:themeFillTint="33"/>
          </w:tcPr>
          <w:p w14:paraId="20B2C6AE" w14:textId="04D256E8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Depressive symptoms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4EE1D8BA" w14:textId="241E43A0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Used to assess for depression among youth in a screening 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and intervention for lifestyle risk factors and mental health issues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932BD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0D50D753" w14:textId="0187B971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tandard (translated into 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a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Ma</w:t>
            </w:r>
            <w:r w:rsidRPr="00665DD9">
              <w:rPr>
                <w:rFonts w:ascii="Times New Roman" w:eastAsia="Calibri" w:hAnsi="Times New Roman" w:cs="Times New Roman"/>
                <w:color w:val="101010"/>
                <w:sz w:val="18"/>
                <w:szCs w:val="18"/>
              </w:rPr>
              <w:t>̄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ori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 language (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Te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Reo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) version)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7B4EC350" w14:textId="781E157B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37A3F407" w14:textId="6259BF4E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30 New Zealand youth under the age of 25, including 27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Maori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participants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932BD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27D5763A" w14:textId="3DE39D3D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43256610" w14:textId="19FA6FFB" w:rsidR="005F690F" w:rsidRPr="00996351" w:rsidRDefault="00393DD8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0CC9493C" w14:textId="7A54E891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5F690F" w:rsidRPr="00665DD9" w14:paraId="2D50D795" w14:textId="77777777" w:rsidTr="00676BE6">
        <w:trPr>
          <w:trHeight w:val="821"/>
        </w:trPr>
        <w:tc>
          <w:tcPr>
            <w:tcW w:w="441" w:type="dxa"/>
            <w:vMerge/>
            <w:tcBorders>
              <w:bottom w:val="single" w:sz="4" w:space="0" w:color="auto"/>
            </w:tcBorders>
            <w:shd w:val="clear" w:color="auto" w:fill="DEEAF6" w:themeFill="accent5" w:themeFillTint="33"/>
          </w:tcPr>
          <w:p w14:paraId="5950474A" w14:textId="77777777" w:rsidR="005F690F" w:rsidRPr="00AF4D88" w:rsidRDefault="005F690F" w:rsidP="00AF4D88">
            <w:pPr>
              <w:widowControl w:val="0"/>
              <w:adjustRightInd w:val="0"/>
              <w:spacing w:after="200"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347CAB95" w14:textId="5674C902" w:rsidR="005F690F" w:rsidRPr="00665DD9" w:rsidRDefault="005F690F" w:rsidP="005F690F">
            <w:pPr>
              <w:widowControl w:val="0"/>
              <w:adjustRightInd w:val="0"/>
              <w:spacing w:after="200"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2DCF4DF2" w14:textId="77777777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114D2CD1" w14:textId="77777777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The aPHQ-9 measures depressive</w:t>
            </w:r>
          </w:p>
          <w:p w14:paraId="58BD1A0D" w14:textId="77777777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ymptoms as a score, ranging from 0 (absence of depressive</w:t>
            </w:r>
          </w:p>
          <w:p w14:paraId="04EDF617" w14:textId="7E27393E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ymptoms), 1–4 (minimal), 5–9 (mild), 10–14 (moderate), 15–19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(moderately severe) and 20–27 (severe).</w:t>
            </w:r>
            <w:r w:rsidR="00A764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JyaXNzPC9BdXRob3I+PFllYXI+MjAxODwvWWVhcj48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JyaXNzPC9BdXRob3I+PFllYXI+MjAxODwvWWVhcj48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764D9">
              <w:rPr>
                <w:rFonts w:ascii="Times New Roman" w:hAnsi="Times New Roman" w:cs="Times New Roman"/>
                <w:sz w:val="18"/>
                <w:szCs w:val="18"/>
              </w:rPr>
            </w:r>
            <w:r w:rsidR="00A764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12]</w:t>
            </w:r>
            <w:r w:rsidR="00A764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2ABA998C" w14:textId="77777777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dapted</w:t>
            </w:r>
          </w:p>
          <w:p w14:paraId="16C5E4CB" w14:textId="08173D65" w:rsidR="005F690F" w:rsidRPr="00665DD9" w:rsidRDefault="005F690F" w:rsidP="005F690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ecifically for use in Aboriginal communities of Central</w:t>
            </w:r>
          </w:p>
          <w:p w14:paraId="40E702A8" w14:textId="757A009A" w:rsidR="005F690F" w:rsidRPr="00665DD9" w:rsidRDefault="005F690F" w:rsidP="005F690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lastRenderedPageBreak/>
              <w:t xml:space="preserve">Australia </w:t>
            </w:r>
          </w:p>
          <w:p w14:paraId="795DC8BC" w14:textId="7E9B08D4" w:rsidR="005F690F" w:rsidRPr="00665DD9" w:rsidRDefault="005F690F" w:rsidP="005F690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nd was found to be culturally</w:t>
            </w:r>
          </w:p>
          <w:p w14:paraId="3806742C" w14:textId="785A045F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cceptable there.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6AA38F14" w14:textId="6DB0A2D7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Non-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1FB4DCF7" w14:textId="12153A81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122 youth aged 15-25 years from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Yarrabah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Aboriginal community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788DBC61" w14:textId="39955D0A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7080CE78" w14:textId="699AFDFC" w:rsidR="005F690F" w:rsidRPr="00DF4BCA" w:rsidRDefault="00DF4BCA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DF4BCA">
              <w:rPr>
                <w:rFonts w:ascii="Times New Roman" w:hAnsi="Times New Roman" w:cs="Times New Roman"/>
                <w:color w:val="00313C"/>
                <w:sz w:val="18"/>
                <w:szCs w:val="18"/>
              </w:rPr>
              <w:t xml:space="preserve">The aPHQ-9 screening process was found to be straightforward and well </w:t>
            </w:r>
            <w:r w:rsidRPr="00DF4BCA">
              <w:rPr>
                <w:rFonts w:ascii="Times New Roman" w:hAnsi="Times New Roman" w:cs="Times New Roman"/>
                <w:color w:val="00313C"/>
                <w:sz w:val="18"/>
                <w:szCs w:val="18"/>
              </w:rPr>
              <w:lastRenderedPageBreak/>
              <w:t>accepted by staff and youth.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187DCDE7" w14:textId="5AF4D35D" w:rsidR="005F690F" w:rsidRPr="00665DD9" w:rsidRDefault="005F690F" w:rsidP="005F690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Not reported for this study</w:t>
            </w:r>
          </w:p>
        </w:tc>
      </w:tr>
      <w:tr w:rsidR="00415C75" w:rsidRPr="00665DD9" w14:paraId="15E6DA9A" w14:textId="77777777" w:rsidTr="00676BE6">
        <w:trPr>
          <w:trHeight w:val="1547"/>
        </w:trPr>
        <w:tc>
          <w:tcPr>
            <w:tcW w:w="441" w:type="dxa"/>
            <w:shd w:val="clear" w:color="auto" w:fill="DEEAF6" w:themeFill="accent5" w:themeFillTint="33"/>
          </w:tcPr>
          <w:p w14:paraId="63CDF7F4" w14:textId="352BC320" w:rsidR="00415C75" w:rsidRPr="00AF4D88" w:rsidRDefault="00C36B5D" w:rsidP="00AF4D88">
            <w:pPr>
              <w:widowControl w:val="0"/>
              <w:adjustRightInd w:val="0"/>
              <w:spacing w:after="200"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="006D4EA2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74" w:type="dxa"/>
            <w:shd w:val="clear" w:color="auto" w:fill="DEEAF6" w:themeFill="accent5" w:themeFillTint="33"/>
          </w:tcPr>
          <w:p w14:paraId="6FAE3AC2" w14:textId="7F371EA5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>Session Rating Scale SRS)</w:t>
            </w:r>
          </w:p>
        </w:tc>
        <w:tc>
          <w:tcPr>
            <w:tcW w:w="1836" w:type="dxa"/>
            <w:shd w:val="clear" w:color="auto" w:fill="DEEAF6" w:themeFill="accent5" w:themeFillTint="33"/>
          </w:tcPr>
          <w:p w14:paraId="0A110CA1" w14:textId="51AE81E1" w:rsidR="00415C75" w:rsidRPr="00665DD9" w:rsidRDefault="00415C75" w:rsidP="00415C75">
            <w:pPr>
              <w:pStyle w:val="NormalWeb"/>
              <w:rPr>
                <w:rFonts w:eastAsia="Calibri"/>
                <w:bCs/>
                <w:sz w:val="18"/>
                <w:szCs w:val="18"/>
              </w:rPr>
            </w:pPr>
            <w:r w:rsidRPr="00665DD9">
              <w:rPr>
                <w:sz w:val="18"/>
                <w:szCs w:val="18"/>
              </w:rPr>
              <w:t xml:space="preserve">The SRS asks about therapeutic alliance with 4 questions on different element of </w:t>
            </w:r>
            <w:proofErr w:type="spellStart"/>
            <w:r w:rsidRPr="00665DD9">
              <w:rPr>
                <w:sz w:val="18"/>
                <w:szCs w:val="18"/>
              </w:rPr>
              <w:t>treatmenrt</w:t>
            </w:r>
            <w:proofErr w:type="spellEnd"/>
            <w:r w:rsidRPr="00665DD9">
              <w:rPr>
                <w:sz w:val="18"/>
                <w:szCs w:val="18"/>
              </w:rPr>
              <w:t xml:space="preserve"> session (relationship, goals, topics, global rating).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4B1E428C" w14:textId="6FC1AFBC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YouthLink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framework empirical research design where 40 Aboriginal clients completed client feedback monitoring measures between 2014 and 2016</w:t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JiaW9uaTwvQXV0aG9yPjxZZWFyPjIwMTg8L1llYXI+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JiaW9uaTwvQXV0aG9yPjxZZWFyPjIwMTg8L1llYXI+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11]</w:t>
            </w:r>
            <w:r w:rsidR="00E8366F"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2EBC854" w14:textId="22E42614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??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0A7125B2" w14:textId="25959E7D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77EDF75A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Young people aged 13 to 24 years of age.</w:t>
            </w:r>
          </w:p>
          <w:p w14:paraId="31BFD5B6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86" w:type="dxa"/>
            <w:shd w:val="clear" w:color="auto" w:fill="DEEAF6" w:themeFill="accent5" w:themeFillTint="33"/>
          </w:tcPr>
          <w:p w14:paraId="27767BDD" w14:textId="60FA683E" w:rsidR="00415C75" w:rsidRPr="00665DD9" w:rsidRDefault="00665DD9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077A9179" w14:textId="66268E63" w:rsidR="00415C75" w:rsidRPr="00665DD9" w:rsidRDefault="00287759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rong face validity and clinical utilit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042B8DAD" w14:textId="6D73A4BF" w:rsidR="00415C75" w:rsidRPr="00665DD9" w:rsidRDefault="008E5F3A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cross-culturally validated</w:t>
            </w:r>
          </w:p>
        </w:tc>
      </w:tr>
      <w:tr w:rsidR="00C9156C" w:rsidRPr="00665DD9" w14:paraId="3323B3F7" w14:textId="77777777" w:rsidTr="00676BE6">
        <w:trPr>
          <w:trHeight w:val="821"/>
        </w:trPr>
        <w:tc>
          <w:tcPr>
            <w:tcW w:w="441" w:type="dxa"/>
            <w:vMerge w:val="restart"/>
            <w:shd w:val="clear" w:color="auto" w:fill="DEEAF6" w:themeFill="accent5" w:themeFillTint="33"/>
          </w:tcPr>
          <w:p w14:paraId="14551A44" w14:textId="16705FE9" w:rsidR="00C9156C" w:rsidRPr="00AF4D88" w:rsidRDefault="00C9156C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F4D8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="006D4EA2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  <w:p w14:paraId="0534D24F" w14:textId="3966D416" w:rsidR="00C9156C" w:rsidRPr="00AF4D88" w:rsidRDefault="00C9156C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 w:val="restart"/>
            <w:shd w:val="clear" w:color="auto" w:fill="DEEAF6" w:themeFill="accent5" w:themeFillTint="33"/>
          </w:tcPr>
          <w:p w14:paraId="098F340E" w14:textId="3397D2CC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trengths and Difficulties (SDQ)  </w:t>
            </w:r>
          </w:p>
        </w:tc>
        <w:tc>
          <w:tcPr>
            <w:tcW w:w="1836" w:type="dxa"/>
            <w:vMerge w:val="restart"/>
            <w:shd w:val="clear" w:color="auto" w:fill="DEEAF6" w:themeFill="accent5" w:themeFillTint="33"/>
          </w:tcPr>
          <w:p w14:paraId="55CCB3EF" w14:textId="792B2B28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rengths and difficulties including 5 scales for conduct problems, hyperactivity- inattention, emotional symptoms, peer problems, and prosocial behaviour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291FB02B" w14:textId="190B6EE6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DQ used to measure </w:t>
            </w:r>
            <w:r w:rsidRPr="00665DD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sychosocial functioning among participating children and adolescents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Q8L1llYXI+PFJl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Q8L1llYXI+PFJl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7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3FB61B04" w14:textId="6B37683A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48374789" w14:textId="47A65DEC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0BC03FDE" w14:textId="29E5CE7A" w:rsidR="00C9156C" w:rsidRPr="00665DD9" w:rsidRDefault="00C9156C" w:rsidP="00415C75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i/>
                <w:sz w:val="18"/>
                <w:szCs w:val="18"/>
              </w:rPr>
              <w:t>n=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581 culturally diverse New Zealand youth aged 10–24, including 182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Maori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youth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695EED1B" w14:textId="7DAA8C4A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79BB0D41" w14:textId="0EAF4278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17F87EC3" w14:textId="7495AF49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C9156C" w:rsidRPr="00665DD9" w14:paraId="072F4981" w14:textId="77777777" w:rsidTr="00676BE6">
        <w:trPr>
          <w:trHeight w:val="821"/>
        </w:trPr>
        <w:tc>
          <w:tcPr>
            <w:tcW w:w="441" w:type="dxa"/>
            <w:vMerge/>
            <w:shd w:val="clear" w:color="auto" w:fill="DEEAF6" w:themeFill="accent5" w:themeFillTint="33"/>
          </w:tcPr>
          <w:p w14:paraId="460389C3" w14:textId="1011C23B" w:rsidR="00C9156C" w:rsidRPr="00AF4D88" w:rsidRDefault="00C9156C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3214027B" w14:textId="1B7080A2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44AFE6CD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2B361034" w14:textId="6458A68F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 xml:space="preserve">Assesses the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acceptability and face validity of SDQ among </w:t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 xml:space="preserve">Aboriginal parents and workers </w:t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begin">
                <w:fldData xml:space="preserve">PEVuZE5vdGU+PENpdGU+PEF1dGhvcj5XaWxsaWFtc29uPC9BdXRob3I+PFllYXI+MjAxMDwvWWVh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begin">
                <w:fldData xml:space="preserve">PEVuZE5vdGU+PENpdGU+PEF1dGhvcj5XaWxsaWFtc29uPC9BdXRob3I+PFllYXI+MjAxMDwvWWVh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eastAsia="Calibri" w:hAnsi="Times New Roman" w:cs="Times New Roman"/>
                <w:noProof/>
                <w:sz w:val="18"/>
                <w:szCs w:val="18"/>
              </w:rPr>
              <w:t>[13]</w:t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1DE5B1CC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</w:t>
            </w:r>
          </w:p>
          <w:p w14:paraId="54186A8A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DEEAF6" w:themeFill="accent5" w:themeFillTint="33"/>
          </w:tcPr>
          <w:p w14:paraId="47BC0D32" w14:textId="0FE2A2C6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 and non-PRO (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arer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reported version)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14530192" w14:textId="22E4AD26" w:rsidR="00C9156C" w:rsidRPr="00665DD9" w:rsidRDefault="00C9156C" w:rsidP="00415C75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Aboriginal parents,</w:t>
            </w:r>
            <w:r w:rsidRPr="00665DD9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(n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=15) and Aboriginal staff/workers (</w:t>
            </w:r>
            <w:r w:rsidRPr="00665DD9">
              <w:rPr>
                <w:rFonts w:ascii="Times New Roman" w:hAnsi="Times New Roman" w:cs="Times New Roman"/>
                <w:i/>
                <w:sz w:val="18"/>
                <w:szCs w:val="18"/>
              </w:rPr>
              <w:t>n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=32)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4F6FFFAD" w14:textId="1A64CAD5" w:rsidR="00C9156C" w:rsidRPr="00622B7B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22B7B">
              <w:rPr>
                <w:rFonts w:ascii="Times New Roman" w:hAnsi="Times New Roman" w:cs="Times New Roman"/>
                <w:sz w:val="18"/>
                <w:szCs w:val="18"/>
              </w:rPr>
              <w:t xml:space="preserve">SDQ has previously been found to be acceptable, </w:t>
            </w:r>
            <w:proofErr w:type="gramStart"/>
            <w:r w:rsidRPr="00622B7B">
              <w:rPr>
                <w:rFonts w:ascii="Times New Roman" w:hAnsi="Times New Roman" w:cs="Times New Roman"/>
                <w:sz w:val="18"/>
                <w:szCs w:val="18"/>
              </w:rPr>
              <w:t>reliable</w:t>
            </w:r>
            <w:proofErr w:type="gramEnd"/>
            <w:r w:rsidRPr="00622B7B">
              <w:rPr>
                <w:rFonts w:ascii="Times New Roman" w:hAnsi="Times New Roman" w:cs="Times New Roman"/>
                <w:sz w:val="18"/>
                <w:szCs w:val="18"/>
              </w:rPr>
              <w:t xml:space="preserve"> and valid among the SEARCH cohort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16B06E2F" w14:textId="6DEF1289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Face/content validit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097FCEDA" w14:textId="440045AA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C9156C" w:rsidRPr="00665DD9" w14:paraId="1361D813" w14:textId="77777777" w:rsidTr="00676BE6">
        <w:trPr>
          <w:trHeight w:val="1160"/>
        </w:trPr>
        <w:tc>
          <w:tcPr>
            <w:tcW w:w="441" w:type="dxa"/>
            <w:vMerge/>
            <w:shd w:val="clear" w:color="auto" w:fill="DEEAF6" w:themeFill="accent5" w:themeFillTint="33"/>
          </w:tcPr>
          <w:p w14:paraId="40807760" w14:textId="6A53DF5E" w:rsidR="00C9156C" w:rsidRPr="00AF4D88" w:rsidRDefault="00C9156C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24D872CC" w14:textId="58689DF4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4DCC8718" w14:textId="3AB2CCBD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12EF5417" w14:textId="1C821EF5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Examines the construct validity of the standard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arer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reported SDQ for Aboriginal children in Australia </w:t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begin">
                <w:fldData xml:space="preserve">PEVuZE5vdGU+PENpdGU+PEF1dGhvcj5XaWxsaWFtc29uPC9BdXRob3I+PFllYXI+MjAxNDwvWWVh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==
</w:fldData>
              </w:fldChar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begin">
                <w:fldData xml:space="preserve">PEVuZE5vdGU+PENpdGU+PEF1dGhvcj5XaWxsaWFtc29uPC9BdXRob3I+PFllYXI+MjAxNDwvWWVh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==
</w:fldData>
              </w:fldChar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eastAsia="Calibri" w:hAnsi="Times New Roman" w:cs="Times New Roman"/>
                <w:noProof/>
                <w:sz w:val="18"/>
                <w:szCs w:val="18"/>
              </w:rPr>
              <w:t>[14]</w:t>
            </w:r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6D70F06B" w14:textId="7FB9B8B1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</w:t>
            </w:r>
          </w:p>
          <w:p w14:paraId="45C44D85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DEEAF6" w:themeFill="accent5" w:themeFillTint="33"/>
          </w:tcPr>
          <w:p w14:paraId="6234FE7A" w14:textId="3F5B5CE4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n-PRO (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arer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reported)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0595DA1C" w14:textId="2D727E7A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i/>
                <w:sz w:val="18"/>
                <w:szCs w:val="18"/>
              </w:rPr>
              <w:t>n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=717 urban Australian Aboriginal children and adolescents aged 4-17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6F866721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ronbach's α</w:t>
            </w:r>
          </w:p>
          <w:p w14:paraId="6BA18259" w14:textId="6C79E18E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= .85  </w:t>
            </w:r>
          </w:p>
          <w:p w14:paraId="1740008A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0DD0836" w14:textId="12743FEB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1" w:type="dxa"/>
            <w:shd w:val="clear" w:color="auto" w:fill="DEEAF6" w:themeFill="accent5" w:themeFillTint="33"/>
          </w:tcPr>
          <w:p w14:paraId="28DD8F95" w14:textId="59EE02CC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Not reported for this study </w:t>
            </w:r>
          </w:p>
          <w:p w14:paraId="1A90E79F" w14:textId="4494D725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DEEAF6" w:themeFill="accent5" w:themeFillTint="33"/>
          </w:tcPr>
          <w:p w14:paraId="52957176" w14:textId="0F7A64D4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onvergent Validity</w:t>
            </w:r>
          </w:p>
          <w:p w14:paraId="441276BC" w14:textId="28D29B1F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onstruct Validity (Confirmatory Factor Analysis)</w:t>
            </w:r>
          </w:p>
        </w:tc>
      </w:tr>
      <w:tr w:rsidR="00C9156C" w:rsidRPr="00665DD9" w14:paraId="14AB7E97" w14:textId="77777777" w:rsidTr="00676BE6">
        <w:trPr>
          <w:trHeight w:val="440"/>
        </w:trPr>
        <w:tc>
          <w:tcPr>
            <w:tcW w:w="441" w:type="dxa"/>
            <w:vMerge/>
            <w:shd w:val="clear" w:color="auto" w:fill="DEEAF6" w:themeFill="accent5" w:themeFillTint="33"/>
          </w:tcPr>
          <w:p w14:paraId="76823299" w14:textId="5DD68A63" w:rsidR="00C9156C" w:rsidRPr="00AF4D88" w:rsidRDefault="00C9156C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7BDC1B9A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461BE53F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373676EE" w14:textId="71EA48DA" w:rsidR="00C9156C" w:rsidRPr="00665DD9" w:rsidRDefault="00C9156C" w:rsidP="00415C75">
            <w:pPr>
              <w:autoSpaceDE w:val="0"/>
              <w:autoSpaceDN w:val="0"/>
              <w:spacing w:after="240"/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Identifies factors associated with ‘good’ mental health among Aboriginal children living in urban communities in New South Wales, Australia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illiamson&lt;/Author&gt;&lt;Year&gt;2016&lt;/Year&gt;&lt;RecNum&gt;1444&lt;/RecNum&gt;&lt;DisplayText&gt;[15]&lt;/DisplayText&gt;&lt;record&gt;&lt;rec-number&gt;1444&lt;/rec-number&gt;&lt;foreign-keys&gt;&lt;key app="EN" db-id="0f2vze0tkw9xx4ep9xsvpewb5pse5v5frrff" timestamp="1647316620"&gt;1444&lt;/key&gt;&lt;/foreign-keys&gt;&lt;ref-type name="Journal Article"&gt;17&lt;/ref-type&gt;&lt;contributors&gt;&lt;authors&gt;&lt;author&gt;Williamson, Anna&lt;/author&gt;&lt;author&gt;D&amp;apos;Este, Catherine&lt;/author&gt;&lt;author&gt;Clapham, Kathleen&lt;/author&gt;&lt;author&gt;Redman, Sally&lt;/author&gt;&lt;author&gt;Manton, Toni&lt;/author&gt;&lt;author&gt;Eades, Sandra&lt;/author&gt;&lt;author&gt;Schuster, Leanne&lt;/author&gt;&lt;author&gt;Raphael, Beverley&lt;/author&gt;&lt;/authors&gt;&lt;/contributors&gt;&lt;titles&gt;&lt;title&gt;What are the factors associated with good mental health among Aboriginal children in urban New South Wales, Australia? Phase I findings from the Study of Environment on Aboriginal Resilience and Child Health (SEARCH)&lt;/title&gt;&lt;secondary-title&gt;BMJ Open&lt;/secondary-title&gt;&lt;/titles&gt;&lt;pages&gt;e011182&lt;/pages&gt;&lt;volume&gt;6&lt;/volume&gt;&lt;number&gt;7&lt;/number&gt;&lt;dates&gt;&lt;year&gt;2016&lt;/year&gt;&lt;/dates&gt;&lt;urls&gt;&lt;related-urls&gt;&lt;url&gt;https://bmjopen.bmj.com/content/bmjopen/6/7/e011182.full.pdf&lt;/url&gt;&lt;/related-urls&gt;&lt;/urls&gt;&lt;electronic-resource-num&gt;10.1136/bmjopen-2016-011182&lt;/electronic-resource-num&gt;&lt;/record&gt;&lt;/Cite&gt;&lt;/EndNote&gt;</w:instrTex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15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3F7D6885" w14:textId="31A333BD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491F8AE9" w14:textId="7AB6C5F2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n-PRO (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arer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reported)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5A20E941" w14:textId="2BDEBD2A" w:rsidR="00C9156C" w:rsidRPr="00665DD9" w:rsidRDefault="00C9156C" w:rsidP="00415C75">
            <w:pPr>
              <w:rPr>
                <w:rFonts w:ascii="Times New Roman" w:hAnsi="Times New Roman" w:cs="Times New Roman"/>
                <w:iCs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/>
                <w:iCs/>
                <w:sz w:val="18"/>
                <w:szCs w:val="18"/>
              </w:rPr>
              <w:t>N =</w:t>
            </w:r>
            <w:r w:rsidRPr="00665DD9">
              <w:rPr>
                <w:rFonts w:ascii="Times New Roman" w:hAnsi="Times New Roman" w:cs="Times New Roman"/>
                <w:iCs/>
                <w:sz w:val="18"/>
                <w:szCs w:val="18"/>
              </w:rPr>
              <w:t xml:space="preserve"> 1005 Aboriginal children aged 4–17 years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3BA14FEF" w14:textId="39DB1D32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SDQ has previously been found to be acceptable,</w:t>
            </w:r>
            <w:hyperlink r:id="rId8" w:anchor="ref-21" w:history="1">
              <w:r w:rsidRPr="00665DD9">
                <w:rPr>
                  <w:rStyle w:val="Hyperlink"/>
                  <w:rFonts w:ascii="Times New Roman" w:hAnsi="Times New Roman" w:cs="Times New Roman"/>
                  <w:sz w:val="18"/>
                  <w:szCs w:val="18"/>
                  <w:vertAlign w:val="superscript"/>
                  <w:lang w:val="en-AU"/>
                </w:rPr>
                <w:t>21</w:t>
              </w:r>
            </w:hyperlink>
            <w:r w:rsidRPr="00665DD9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 reliable and valid</w:t>
            </w:r>
            <w:hyperlink r:id="rId9" w:anchor="ref-22" w:history="1">
              <w:r w:rsidRPr="00665DD9">
                <w:rPr>
                  <w:rStyle w:val="Hyperlink"/>
                  <w:rFonts w:ascii="Times New Roman" w:hAnsi="Times New Roman" w:cs="Times New Roman"/>
                  <w:sz w:val="18"/>
                  <w:szCs w:val="18"/>
                  <w:vertAlign w:val="superscript"/>
                  <w:lang w:val="en-AU"/>
                </w:rPr>
                <w:t>22</w:t>
              </w:r>
            </w:hyperlink>
            <w:r w:rsidRPr="00665DD9">
              <w:rPr>
                <w:rFonts w:ascii="Times New Roman" w:hAnsi="Times New Roman" w:cs="Times New Roman"/>
                <w:sz w:val="18"/>
                <w:szCs w:val="18"/>
                <w:lang w:val="en-AU"/>
              </w:rPr>
              <w:t> among the SEARCH cohort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36845E30" w14:textId="1C2A0FAE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0F1E3387" w14:textId="14A85291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C9156C" w:rsidRPr="00665DD9" w14:paraId="0BC4996B" w14:textId="77777777" w:rsidTr="00676BE6">
        <w:trPr>
          <w:trHeight w:val="821"/>
        </w:trPr>
        <w:tc>
          <w:tcPr>
            <w:tcW w:w="441" w:type="dxa"/>
            <w:vMerge/>
            <w:shd w:val="clear" w:color="auto" w:fill="DEEAF6" w:themeFill="accent5" w:themeFillTint="33"/>
          </w:tcPr>
          <w:p w14:paraId="2AAF60D9" w14:textId="7704C58F" w:rsidR="00C9156C" w:rsidRPr="00AF4D88" w:rsidRDefault="00C9156C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25233648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shd w:val="clear" w:color="auto" w:fill="DEEAF6" w:themeFill="accent5" w:themeFillTint="33"/>
          </w:tcPr>
          <w:p w14:paraId="52E62CA4" w14:textId="77777777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634B6A2A" w14:textId="2935BE29" w:rsidR="00C9156C" w:rsidRPr="00665DD9" w:rsidRDefault="00C9156C" w:rsidP="00415C75">
            <w:pPr>
              <w:autoSpaceDE w:val="0"/>
              <w:autoSpaceDN w:val="0"/>
              <w:spacing w:after="240"/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To evaluate alternative therapy for Aboriginal youth in the areas of grief, loss, and trauma, through an equine assisted learning program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ffin&lt;/Author&gt;&lt;Year&gt;2019&lt;/Year&gt;&lt;RecNum&gt;976&lt;/RecNum&gt;&lt;DisplayText&gt;[16]&lt;/DisplayText&gt;&lt;record&gt;&lt;rec-number&gt;976&lt;/rec-number&gt;&lt;foreign-keys&gt;&lt;key app="EN" db-id="0f2vze0tkw9xx4ep9xsvpewb5pse5v5frrff" timestamp="1634356242"&gt;976&lt;/key&gt;&lt;/foreign-keys&gt;&lt;ref-type name="Journal Article"&gt;17&lt;/ref-type&gt;&lt;contributors&gt;&lt;authors&gt;&lt;author&gt;Coffin, J.&lt;/author&gt;&lt;/authors&gt;&lt;/contributors&gt;&lt;auth-address&gt;Telethon Kids Institute, Nedlands, WA, Australia.&amp;#xD;Geraldton Regional Aboriginal Medical Service, Rangeway, WA, Australia.&amp;#xD;The University of Notre Dame Australia, Broome, WA, Australia.&lt;/auth-address&gt;&lt;titles&gt;&lt;title&gt;The Nguudu Barndimanmanha Project-Improving Social and Emotional Wellbeing in Aboriginal Youth Through Equine Assisted Learning&lt;/title&gt;&lt;secondary-title&gt;Front Public Health&lt;/secondary-title&gt;&lt;/titles&gt;&lt;pages&gt;278&lt;/pages&gt;&lt;volume&gt;7&lt;/volume&gt;&lt;edition&gt;2019/10/28&lt;/edition&gt;&lt;keywords&gt;&lt;keyword&gt;Aboriginal health&lt;/keyword&gt;&lt;keyword&gt;Aboriginal social and emotional wellbeing&lt;/keyword&gt;&lt;keyword&gt;Aboriginal youth&lt;/keyword&gt;&lt;keyword&gt;equine assisted learning (EAL)&lt;/keyword&gt;&lt;keyword&gt;equine assisted therapy&lt;/keyword&gt;&lt;/keywords&gt;&lt;dates&gt;&lt;year&gt;2019&lt;/year&gt;&lt;/dates&gt;&lt;isbn&gt;2296-2565 (Print)&amp;#xD;2296-2565&lt;/isbn&gt;&lt;accession-num&gt;31649910&lt;/accession-num&gt;&lt;urls&gt;&lt;/urls&gt;&lt;custom2&gt;PMC6795701&lt;/custom2&gt;&lt;electronic-resource-num&gt;10.3389/fpubh.2019.00278&lt;/electronic-resource-num&gt;&lt;remote-database-provider&gt;NLM&lt;/remote-database-provider&gt;&lt;language&gt;eng&lt;/language&gt;&lt;/record&gt;&lt;/Cite&gt;&lt;/EndNote&gt;</w:instrTex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16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5F34BE40" w14:textId="1181C6C4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Adapte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057373CC" w14:textId="371F6F20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n-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392E04B8" w14:textId="3CD039A6" w:rsidR="00C9156C" w:rsidRPr="00665DD9" w:rsidRDefault="00C9156C" w:rsidP="00415C75">
            <w:pPr>
              <w:rPr>
                <w:rFonts w:ascii="Times New Roman" w:hAnsi="Times New Roman" w:cs="Times New Roman"/>
                <w:b/>
                <w:iCs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t>270 participants</w:t>
            </w:r>
            <w:r w:rsidRPr="00665DD9">
              <w:rPr>
                <w:rFonts w:ascii="Times New Roman" w:hAnsi="Times New Roman" w:cs="Times New Roman"/>
                <w:b/>
                <w:iCs/>
                <w:sz w:val="18"/>
                <w:szCs w:val="18"/>
              </w:rPr>
              <w:t xml:space="preserve">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aged 6–25 years old engaged in a minimum of 6-weeks of equine assisted learning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3577D5BF" w14:textId="73C6BB0C" w:rsidR="00C9156C" w:rsidRPr="00B90A07" w:rsidRDefault="00C9156C" w:rsidP="00415C75">
            <w:pPr>
              <w:rPr>
                <w:rFonts w:ascii="Times New Roman" w:hAnsi="Times New Roman" w:cs="Times New Roman"/>
                <w:sz w:val="20"/>
                <w:szCs w:val="20"/>
                <w:lang w:val="en-AU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AU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514FBE20" w14:textId="784653E1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B90A07">
              <w:rPr>
                <w:rFonts w:ascii="Times New Roman" w:hAnsi="Times New Roman"/>
                <w:sz w:val="20"/>
                <w:szCs w:val="20"/>
              </w:rPr>
              <w:t xml:space="preserve">There were issues with the length, number of words and level of English literacy, and concept understanding required to successfully </w:t>
            </w:r>
            <w:r w:rsidRPr="00B90A07">
              <w:rPr>
                <w:rFonts w:ascii="Times New Roman" w:hAnsi="Times New Roman"/>
                <w:sz w:val="20"/>
                <w:szCs w:val="20"/>
              </w:rPr>
              <w:lastRenderedPageBreak/>
              <w:t>complete the questionnaire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7B3DC53C" w14:textId="67448014" w:rsidR="00C9156C" w:rsidRPr="00665DD9" w:rsidRDefault="00C9156C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Not reported for this study</w:t>
            </w:r>
          </w:p>
        </w:tc>
      </w:tr>
      <w:tr w:rsidR="00415C75" w:rsidRPr="00665DD9" w14:paraId="33B9C40B" w14:textId="77777777" w:rsidTr="00676BE6">
        <w:tc>
          <w:tcPr>
            <w:tcW w:w="441" w:type="dxa"/>
            <w:tcBorders>
              <w:top w:val="nil"/>
            </w:tcBorders>
            <w:shd w:val="clear" w:color="auto" w:fill="DEEAF6" w:themeFill="accent5" w:themeFillTint="33"/>
          </w:tcPr>
          <w:p w14:paraId="6D94A259" w14:textId="4A7C9C09" w:rsidR="00415C75" w:rsidRPr="00AF4D88" w:rsidRDefault="00415C75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F4D8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584E5B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74" w:type="dxa"/>
            <w:shd w:val="clear" w:color="auto" w:fill="DEEAF6" w:themeFill="accent5" w:themeFillTint="33"/>
          </w:tcPr>
          <w:p w14:paraId="5F70FEED" w14:textId="47647EDC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rong Souls</w:t>
            </w:r>
          </w:p>
        </w:tc>
        <w:tc>
          <w:tcPr>
            <w:tcW w:w="1836" w:type="dxa"/>
            <w:shd w:val="clear" w:color="auto" w:fill="DEEAF6" w:themeFill="accent5" w:themeFillTint="33"/>
          </w:tcPr>
          <w:p w14:paraId="7B4D7A0E" w14:textId="377A762E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ocial and emotional wellbeing, including problems related to depression, anxiety, suicide risk and levels of resilience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512DB9F5" w14:textId="77F1ABD5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Reports on the development and validation of the Strong Souls scale for Indigenous Australian adolescents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aG9tYXM8L0F1dGhvcj48WWVhcj4yMDEwPC9ZZWFyPjxS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=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aG9tYXM8L0F1dGhvcj48WWVhcj4yMDEwPC9ZZWFyPjxS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=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9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72480138" w14:textId="064872F2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Indigenous Develope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09F0F15F" w14:textId="4A0CE2B2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2209AB04" w14:textId="12B1B1DC" w:rsidR="00415C75" w:rsidRPr="00665DD9" w:rsidRDefault="00415C75" w:rsidP="00415C75">
            <w:pPr>
              <w:widowControl w:val="0"/>
              <w:adjustRightInd w:val="0"/>
              <w:spacing w:after="200"/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Australian Aboriginal youth ages 16 – 20.5 years, </w:t>
            </w:r>
            <w:r w:rsidRPr="00665DD9">
              <w:rPr>
                <w:rFonts w:ascii="Times New Roman" w:hAnsi="Times New Roman" w:cs="Times New Roman"/>
                <w:i/>
                <w:sz w:val="18"/>
                <w:szCs w:val="18"/>
              </w:rPr>
              <w:t>n=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67 in pilot study, and </w:t>
            </w:r>
            <w:r w:rsidRPr="00665DD9">
              <w:rPr>
                <w:rFonts w:ascii="Times New Roman" w:hAnsi="Times New Roman" w:cs="Times New Roman"/>
                <w:i/>
                <w:sz w:val="18"/>
                <w:szCs w:val="18"/>
              </w:rPr>
              <w:t>n=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361 in the main study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25335541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ronbach's α</w:t>
            </w:r>
          </w:p>
          <w:p w14:paraId="67F27691" w14:textId="3D5A6DF6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= .70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5D1E96A2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Face Validity</w:t>
            </w:r>
          </w:p>
          <w:p w14:paraId="5BBB88C4" w14:textId="7985BA7C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ontent Validit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6FB41B45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Discriminant Validity</w:t>
            </w:r>
          </w:p>
          <w:p w14:paraId="6B8715A2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onvergent Validity</w:t>
            </w:r>
          </w:p>
          <w:p w14:paraId="447ABD37" w14:textId="3855D386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Exploratory Factor Analysis</w:t>
            </w:r>
          </w:p>
        </w:tc>
      </w:tr>
      <w:tr w:rsidR="00415C75" w:rsidRPr="00665DD9" w14:paraId="211B75F2" w14:textId="77777777" w:rsidTr="00676BE6">
        <w:tc>
          <w:tcPr>
            <w:tcW w:w="441" w:type="dxa"/>
            <w:vMerge w:val="restart"/>
            <w:tcBorders>
              <w:top w:val="nil"/>
            </w:tcBorders>
            <w:shd w:val="clear" w:color="auto" w:fill="DEEAF6" w:themeFill="accent5" w:themeFillTint="33"/>
          </w:tcPr>
          <w:p w14:paraId="798D335D" w14:textId="297AD838" w:rsidR="00415C75" w:rsidRPr="00AF4D88" w:rsidRDefault="0025692C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 w:rsidR="00584E5B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74" w:type="dxa"/>
            <w:vMerge w:val="restart"/>
            <w:shd w:val="clear" w:color="auto" w:fill="DEEAF6" w:themeFill="accent5" w:themeFillTint="33"/>
          </w:tcPr>
          <w:p w14:paraId="38F86049" w14:textId="7DF74D95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ubstance Abuse Choices Scale (SACS)</w:t>
            </w:r>
          </w:p>
        </w:tc>
        <w:tc>
          <w:tcPr>
            <w:tcW w:w="1836" w:type="dxa"/>
            <w:vMerge w:val="restart"/>
            <w:shd w:val="clear" w:color="auto" w:fill="DEEAF6" w:themeFill="accent5" w:themeFillTint="33"/>
          </w:tcPr>
          <w:p w14:paraId="13683F2C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ubstance use, frequency of use, </w:t>
            </w:r>
          </w:p>
          <w:p w14:paraId="2B92A0C5" w14:textId="214C4025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addictive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behaviours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proofErr w:type="gram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harms</w:t>
            </w:r>
            <w:proofErr w:type="gram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and consequences of substance use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332E6DA6" w14:textId="2A0DCC7F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ACS used to measure </w:t>
            </w:r>
            <w:r w:rsidRPr="00665DD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ubstance use among participating children and adolescents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Q8L1llYXI+PFJl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GFyazwvQXV0aG9yPjxZZWFyPjIwMTQ8L1llYXI+PFJl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7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1731491B" w14:textId="59E5C3B8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58CE5571" w14:textId="5E9243C2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7EB0B892" w14:textId="2C3E421E" w:rsidR="00415C75" w:rsidRPr="00665DD9" w:rsidRDefault="00415C75" w:rsidP="00415C75">
            <w:pPr>
              <w:widowControl w:val="0"/>
              <w:adjustRightInd w:val="0"/>
              <w:spacing w:after="200"/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i/>
                <w:sz w:val="18"/>
                <w:szCs w:val="18"/>
              </w:rPr>
              <w:t>n=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581 culturally diverse New Zealand youth aged 10–24, including 182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Maori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youth 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5CA5C827" w14:textId="6B7B4E2A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5EFC579C" w14:textId="74729638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11B9D48A" w14:textId="6AF9D103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415C75" w:rsidRPr="00665DD9" w14:paraId="43752568" w14:textId="77777777" w:rsidTr="00676BE6">
        <w:tc>
          <w:tcPr>
            <w:tcW w:w="441" w:type="dxa"/>
            <w:vMerge/>
            <w:shd w:val="clear" w:color="auto" w:fill="DEEAF6" w:themeFill="accent5" w:themeFillTint="33"/>
          </w:tcPr>
          <w:p w14:paraId="583629EE" w14:textId="77777777" w:rsidR="00415C75" w:rsidRPr="00AF4D88" w:rsidRDefault="00415C75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4" w:type="dxa"/>
            <w:vMerge/>
            <w:shd w:val="clear" w:color="auto" w:fill="DEEAF6" w:themeFill="accent5" w:themeFillTint="33"/>
          </w:tcPr>
          <w:p w14:paraId="30F3809B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36" w:type="dxa"/>
            <w:vMerge/>
            <w:shd w:val="clear" w:color="auto" w:fill="DEEAF6" w:themeFill="accent5" w:themeFillTint="33"/>
          </w:tcPr>
          <w:p w14:paraId="0899786E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02ADB755" w14:textId="6B169CAB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Used to assess for substance use among youth in a screening 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and intervention for lifestyle risk factors and mental health issues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xNjE1PC9SZWNOdW0+PERpc3BsYXlUZXh0Pls2XTwvRGlzcGxheVRleHQ+
PHJlY29yZD48cmVjLW51bWJlcj4xNjE1PC9yZWMtbnVtYmVyPjxmb3JlaWduLWtleXM+PGtleSBh
cHA9IkVOIiBkYi1pZD0ic3pldmQ1NXpndnplcmllZXBzeHBlenhwd2U1ZHhldncwZGFwIiB0aW1l
c3RhbXA9IjAiPjE2MT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932BD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5D5EE12A" w14:textId="4662DE53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Standard (translated into 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a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Ma</w:t>
            </w:r>
            <w:r w:rsidRPr="00665DD9">
              <w:rPr>
                <w:rFonts w:ascii="Times New Roman" w:eastAsia="Calibri" w:hAnsi="Times New Roman" w:cs="Times New Roman"/>
                <w:color w:val="101010"/>
                <w:sz w:val="18"/>
                <w:szCs w:val="18"/>
              </w:rPr>
              <w:t>̄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ori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 language (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Te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Reo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) version)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1BF0E553" w14:textId="59F802A6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039A5C33" w14:textId="1A8A74BF" w:rsidR="00415C75" w:rsidRPr="00665DD9" w:rsidRDefault="00415C75" w:rsidP="00415C75">
            <w:pPr>
              <w:widowControl w:val="0"/>
              <w:adjustRightInd w:val="0"/>
              <w:spacing w:after="200"/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30 New Zealand youth under the age of 25, including 27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Maori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participants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53CFC919" w14:textId="4CAD8014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6562A33D" w14:textId="4FF4D603" w:rsidR="00415C75" w:rsidRPr="00665DD9" w:rsidRDefault="00393DD8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141D4F3A" w14:textId="167FE9F3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  <w:tr w:rsidR="00415C75" w:rsidRPr="00665DD9" w14:paraId="236B5091" w14:textId="77777777" w:rsidTr="00676BE6">
        <w:tc>
          <w:tcPr>
            <w:tcW w:w="441" w:type="dxa"/>
            <w:shd w:val="clear" w:color="auto" w:fill="DEEAF6" w:themeFill="accent5" w:themeFillTint="33"/>
          </w:tcPr>
          <w:p w14:paraId="55748272" w14:textId="772B12C9" w:rsidR="00415C75" w:rsidRPr="00AF4D88" w:rsidRDefault="00415C75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F4D8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584E5B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</w:p>
        </w:tc>
        <w:tc>
          <w:tcPr>
            <w:tcW w:w="1274" w:type="dxa"/>
            <w:shd w:val="clear" w:color="auto" w:fill="DEEAF6" w:themeFill="accent5" w:themeFillTint="33"/>
          </w:tcPr>
          <w:p w14:paraId="1A4E5176" w14:textId="40C08974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Westerman Aboriginal Symptoms Checklist- Youth (WASC-Y)</w:t>
            </w:r>
          </w:p>
        </w:tc>
        <w:tc>
          <w:tcPr>
            <w:tcW w:w="1836" w:type="dxa"/>
            <w:shd w:val="clear" w:color="auto" w:fill="DEEAF6" w:themeFill="accent5" w:themeFillTint="33"/>
          </w:tcPr>
          <w:p w14:paraId="4997CF6B" w14:textId="496F440C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Depression, suicidal </w:t>
            </w:r>
            <w:proofErr w:type="spell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behaviours</w:t>
            </w:r>
            <w:proofErr w:type="spell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, drug and alcohol use, impulsivity, </w:t>
            </w:r>
            <w:proofErr w:type="gramStart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anxiety</w:t>
            </w:r>
            <w:proofErr w:type="gramEnd"/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 and cultural resilience.</w:t>
            </w:r>
          </w:p>
        </w:tc>
        <w:tc>
          <w:tcPr>
            <w:tcW w:w="2688" w:type="dxa"/>
            <w:shd w:val="clear" w:color="auto" w:fill="DEEAF6" w:themeFill="accent5" w:themeFillTint="33"/>
          </w:tcPr>
          <w:p w14:paraId="5FFD1482" w14:textId="7F87215D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Pilot tested to assess its reliability and validity with Indigenous Australian youth 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aG9tYXM8L0F1dGhvcj48WWVhcj4yMDEwPC9ZZWFyPjxS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=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aG9tYXM8L0F1dGhvcj48WWVhcj4yMDEwPC9ZZWFyPjxS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==
</w:fldData>
              </w:fldCha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</w:r>
            <w:r w:rsidR="00C36B5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36B5D">
              <w:rPr>
                <w:rFonts w:ascii="Times New Roman" w:hAnsi="Times New Roman" w:cs="Times New Roman"/>
                <w:noProof/>
                <w:sz w:val="18"/>
                <w:szCs w:val="18"/>
              </w:rPr>
              <w:t>[9]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0B08BADD" w14:textId="7E6515B3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Indigenous Developed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68F55885" w14:textId="651229EA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2751D4EA" w14:textId="580A54F7" w:rsidR="00415C75" w:rsidRPr="00665DD9" w:rsidRDefault="00415C75" w:rsidP="00415C75">
            <w:pPr>
              <w:widowControl w:val="0"/>
              <w:adjustRightInd w:val="0"/>
              <w:spacing w:after="200"/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 xml:space="preserve">Australian Aboriginal youth ages 16 – 20.5 years, </w:t>
            </w:r>
            <w:r w:rsidRPr="00665DD9">
              <w:rPr>
                <w:rFonts w:ascii="Times New Roman" w:hAnsi="Times New Roman" w:cs="Times New Roman"/>
                <w:i/>
                <w:sz w:val="18"/>
                <w:szCs w:val="18"/>
              </w:rPr>
              <w:t>n=</w:t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67</w:t>
            </w:r>
          </w:p>
        </w:tc>
        <w:tc>
          <w:tcPr>
            <w:tcW w:w="1986" w:type="dxa"/>
            <w:shd w:val="clear" w:color="auto" w:fill="DEEAF6" w:themeFill="accent5" w:themeFillTint="33"/>
          </w:tcPr>
          <w:p w14:paraId="3D9C0FA7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ronbach's α</w:t>
            </w:r>
          </w:p>
          <w:p w14:paraId="0961CC62" w14:textId="5D44E4D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= .70 (not all the reliabilities for WASC-Y subscales could be established)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7B1220F3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Face Validity</w:t>
            </w:r>
          </w:p>
          <w:p w14:paraId="07EA87FF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DEEAF6" w:themeFill="accent5" w:themeFillTint="33"/>
          </w:tcPr>
          <w:p w14:paraId="34EEDF54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Discriminant Validity</w:t>
            </w:r>
          </w:p>
          <w:p w14:paraId="4B70048C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15C75" w:rsidRPr="00665DD9" w14:paraId="203280AF" w14:textId="77777777" w:rsidTr="00676BE6">
        <w:trPr>
          <w:trHeight w:val="620"/>
        </w:trPr>
        <w:tc>
          <w:tcPr>
            <w:tcW w:w="441" w:type="dxa"/>
            <w:shd w:val="clear" w:color="auto" w:fill="DEEAF6" w:themeFill="accent5" w:themeFillTint="33"/>
          </w:tcPr>
          <w:p w14:paraId="23A82620" w14:textId="62AF3903" w:rsidR="00415C75" w:rsidRPr="00AF4D88" w:rsidRDefault="00415C75" w:rsidP="00AF4D8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F4D8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584E5B">
              <w:rPr>
                <w:rFonts w:ascii="Times New Roman" w:hAnsi="Times New Roman" w:cs="Times New Roman"/>
                <w:sz w:val="18"/>
                <w:szCs w:val="18"/>
              </w:rPr>
              <w:t>4</w:t>
            </w:r>
            <w:r w:rsidRPr="00AF4D88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</w:p>
        </w:tc>
        <w:tc>
          <w:tcPr>
            <w:tcW w:w="1274" w:type="dxa"/>
            <w:shd w:val="clear" w:color="auto" w:fill="DEEAF6" w:themeFill="accent5" w:themeFillTint="33"/>
          </w:tcPr>
          <w:p w14:paraId="04CB53C6" w14:textId="66248C49" w:rsidR="00415C75" w:rsidRPr="00665DD9" w:rsidRDefault="00415C75" w:rsidP="00415C75">
            <w:pPr>
              <w:rPr>
                <w:rFonts w:ascii="Times New Roman" w:eastAsia="Calibri" w:hAnsi="Times New Roman" w:cs="Times New Roman"/>
                <w:sz w:val="18"/>
                <w:szCs w:val="18"/>
              </w:rPr>
            </w:pPr>
            <w:proofErr w:type="spellStart"/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>YouthCHAT</w:t>
            </w:r>
            <w:proofErr w:type="spellEnd"/>
            <w:r w:rsidRPr="00665DD9">
              <w:rPr>
                <w:rFonts w:ascii="Times New Roman" w:eastAsia="Calibri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1836" w:type="dxa"/>
            <w:shd w:val="clear" w:color="auto" w:fill="DEEAF6" w:themeFill="accent5" w:themeFillTint="33"/>
          </w:tcPr>
          <w:p w14:paraId="7C175A94" w14:textId="598E0B52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moking, drinking or other drugs; gambling; depression; anxiety; sexual orientation; sexually active; risky sexual behaviour: STI; risky sexual behaviour: pregnancy; unwanted sex; exposure to abuse; anger control; physical inactivity.</w:t>
            </w:r>
          </w:p>
          <w:p w14:paraId="0759849C" w14:textId="7777777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88" w:type="dxa"/>
            <w:shd w:val="clear" w:color="auto" w:fill="DEEAF6" w:themeFill="accent5" w:themeFillTint="33"/>
          </w:tcPr>
          <w:p w14:paraId="1041188F" w14:textId="3F39E190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Community-based participatory research approach. Quantitative and qualitative – analysis of screening results and survey</w:t>
            </w:r>
            <w:r w:rsidR="0085009C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AF30F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1PC9SZWNOdW0+PERpc3BsYXlUZXh0Pls2XTwvRGlzcGxheVRleHQ+PHJl
Y29yZD48cmVjLW51bWJlcj41PC9yZWMtbnVtYmVyPjxmb3JlaWduLWtleXM+PGtleSBhcHA9IkVO
IiBkYi1pZD0iYTVwMncwYWZiNTBkdnFlMDUydTV2ZnQzMHc1ZHJkMDJzcDA5IiB0aW1lc3RhbXA9
IjE2NDczMTgxNjEiPj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29keWVhci1TbWl0aDwvQXV0aG9yPjxZZWFyPjIwMTY8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      </w:fldCha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</w:r>
            <w:r w:rsidR="003932B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F30FF">
              <w:rPr>
                <w:rFonts w:ascii="Times New Roman" w:hAnsi="Times New Roman" w:cs="Times New Roman"/>
                <w:sz w:val="18"/>
                <w:szCs w:val="18"/>
              </w:rPr>
            </w:r>
            <w:r w:rsidR="00AF30F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932BD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="00AF30F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134" w:type="dxa"/>
            <w:shd w:val="clear" w:color="auto" w:fill="DEEAF6" w:themeFill="accent5" w:themeFillTint="33"/>
          </w:tcPr>
          <w:p w14:paraId="2C57EF28" w14:textId="25037ED2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Standard??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447E96C4" w14:textId="20EF4AE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sz w:val="18"/>
                <w:szCs w:val="18"/>
              </w:rPr>
              <w:t>PRO</w:t>
            </w:r>
          </w:p>
        </w:tc>
        <w:tc>
          <w:tcPr>
            <w:tcW w:w="1982" w:type="dxa"/>
            <w:shd w:val="clear" w:color="auto" w:fill="DEEAF6" w:themeFill="accent5" w:themeFillTint="33"/>
          </w:tcPr>
          <w:p w14:paraId="40E8EC6B" w14:textId="77777777" w:rsidR="00415C75" w:rsidRPr="00665DD9" w:rsidRDefault="00415C75" w:rsidP="00415C75">
            <w:pPr>
              <w:autoSpaceDE w:val="0"/>
              <w:autoSpaceDN w:val="0"/>
              <w:spacing w:after="240"/>
              <w:rPr>
                <w:rFonts w:ascii="Times New Roman" w:hAnsi="Times New Roman" w:cs="Times New Roman"/>
                <w:sz w:val="18"/>
                <w:szCs w:val="18"/>
              </w:rPr>
            </w:pP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Thirty youth, under age 25 years completed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YouthCHAT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 and the survey. Twenty-eight (93 %) were female, and 27 (90 %) were </w:t>
            </w:r>
            <w:proofErr w:type="spellStart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Ma</w:t>
            </w:r>
            <w:r w:rsidRPr="00665DD9">
              <w:rPr>
                <w:rFonts w:ascii="Times New Roman" w:eastAsia="Calibri" w:hAnsi="Times New Roman" w:cs="Times New Roman"/>
                <w:color w:val="101010"/>
                <w:sz w:val="18"/>
                <w:szCs w:val="18"/>
              </w:rPr>
              <w:t>̄</w:t>
            </w:r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>ori</w:t>
            </w:r>
            <w:proofErr w:type="spellEnd"/>
            <w:r w:rsidRPr="00665DD9">
              <w:rPr>
                <w:rFonts w:ascii="Times New Roman" w:hAnsi="Times New Roman" w:cs="Times New Roman"/>
                <w:color w:val="101010"/>
                <w:sz w:val="18"/>
                <w:szCs w:val="18"/>
              </w:rPr>
              <w:t xml:space="preserve">, with the remainder NZ European. </w:t>
            </w:r>
          </w:p>
          <w:p w14:paraId="476AB0BF" w14:textId="2EF13727" w:rsidR="00415C75" w:rsidRPr="00665DD9" w:rsidRDefault="00415C75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86" w:type="dxa"/>
            <w:shd w:val="clear" w:color="auto" w:fill="DEEAF6" w:themeFill="accent5" w:themeFillTint="33"/>
          </w:tcPr>
          <w:p w14:paraId="630B7D88" w14:textId="4CD61A3F" w:rsidR="00415C75" w:rsidRPr="00665DD9" w:rsidRDefault="00FD60E4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  <w:tc>
          <w:tcPr>
            <w:tcW w:w="1271" w:type="dxa"/>
            <w:shd w:val="clear" w:color="auto" w:fill="DEEAF6" w:themeFill="accent5" w:themeFillTint="33"/>
          </w:tcPr>
          <w:p w14:paraId="4ADBA4B2" w14:textId="30433A5B" w:rsidR="00415C75" w:rsidRPr="00996351" w:rsidRDefault="00996351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6351">
              <w:rPr>
                <w:rFonts w:ascii="Times New Roman" w:hAnsi="Times New Roman"/>
                <w:color w:val="101010"/>
                <w:sz w:val="18"/>
                <w:szCs w:val="18"/>
              </w:rPr>
              <w:t xml:space="preserve">Patients gave </w:t>
            </w:r>
            <w:proofErr w:type="spellStart"/>
            <w:r w:rsidRPr="00996351">
              <w:rPr>
                <w:rFonts w:ascii="Times New Roman" w:hAnsi="Times New Roman"/>
                <w:color w:val="101010"/>
                <w:sz w:val="18"/>
                <w:szCs w:val="18"/>
              </w:rPr>
              <w:t>YouthCHAT</w:t>
            </w:r>
            <w:proofErr w:type="spellEnd"/>
            <w:r w:rsidRPr="00996351">
              <w:rPr>
                <w:rFonts w:ascii="Times New Roman" w:hAnsi="Times New Roman"/>
                <w:color w:val="101010"/>
                <w:sz w:val="18"/>
                <w:szCs w:val="18"/>
              </w:rPr>
              <w:t xml:space="preserve"> high acceptability ratings (M = 8.29/10), indicating it was easy to use, helped them think about and identify problems, talk with their doctor, and assisted their doctor to be aware of these issues.</w:t>
            </w:r>
          </w:p>
        </w:tc>
        <w:tc>
          <w:tcPr>
            <w:tcW w:w="1558" w:type="dxa"/>
            <w:shd w:val="clear" w:color="auto" w:fill="DEEAF6" w:themeFill="accent5" w:themeFillTint="33"/>
          </w:tcPr>
          <w:p w14:paraId="674A15C8" w14:textId="26067613" w:rsidR="00415C75" w:rsidRPr="00665DD9" w:rsidRDefault="00FD60E4" w:rsidP="00415C7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ot reported for this study</w:t>
            </w:r>
          </w:p>
        </w:tc>
      </w:tr>
    </w:tbl>
    <w:p w14:paraId="6E89DB13" w14:textId="77777777" w:rsidR="003457A8" w:rsidRPr="00665DD9" w:rsidRDefault="003457A8" w:rsidP="003457A8">
      <w:pPr>
        <w:spacing w:line="276" w:lineRule="auto"/>
        <w:rPr>
          <w:rFonts w:ascii="Times New Roman" w:hAnsi="Times New Roman" w:cs="Times New Roman"/>
          <w:sz w:val="18"/>
          <w:szCs w:val="18"/>
          <w:lang w:val="en-AU"/>
        </w:rPr>
        <w:sectPr w:rsidR="003457A8" w:rsidRPr="00665DD9" w:rsidSect="00D66D9D">
          <w:footerReference w:type="even" r:id="rId10"/>
          <w:footerReference w:type="default" r:id="rId11"/>
          <w:pgSz w:w="16840" w:h="11900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3198CDB3" w14:textId="77777777" w:rsidR="002A1797" w:rsidRPr="00665DD9" w:rsidRDefault="002A1797">
      <w:pPr>
        <w:rPr>
          <w:rFonts w:ascii="Times New Roman" w:hAnsi="Times New Roman" w:cs="Times New Roman"/>
          <w:sz w:val="18"/>
          <w:szCs w:val="18"/>
          <w:lang w:val="en-AU"/>
        </w:rPr>
      </w:pPr>
    </w:p>
    <w:p w14:paraId="0B5F8634" w14:textId="77777777" w:rsidR="002A1797" w:rsidRPr="00665DD9" w:rsidRDefault="002A1797">
      <w:pPr>
        <w:rPr>
          <w:rFonts w:ascii="Times New Roman" w:hAnsi="Times New Roman" w:cs="Times New Roman"/>
          <w:sz w:val="18"/>
          <w:szCs w:val="18"/>
          <w:lang w:val="en-AU"/>
        </w:rPr>
      </w:pPr>
    </w:p>
    <w:p w14:paraId="0FD8AA2A" w14:textId="77777777" w:rsidR="00C36B5D" w:rsidRPr="00C36B5D" w:rsidRDefault="002A1797" w:rsidP="00C36B5D">
      <w:pPr>
        <w:pStyle w:val="EndNoteBibliography"/>
        <w:ind w:left="720" w:hanging="720"/>
        <w:rPr>
          <w:noProof/>
        </w:rPr>
      </w:pPr>
      <w:r w:rsidRPr="00665DD9">
        <w:rPr>
          <w:rFonts w:ascii="Times New Roman" w:hAnsi="Times New Roman" w:cs="Times New Roman"/>
          <w:sz w:val="18"/>
          <w:szCs w:val="18"/>
          <w:lang w:val="en-AU"/>
        </w:rPr>
        <w:fldChar w:fldCharType="begin"/>
      </w:r>
      <w:r w:rsidRPr="00665DD9">
        <w:rPr>
          <w:rFonts w:ascii="Times New Roman" w:hAnsi="Times New Roman" w:cs="Times New Roman"/>
          <w:sz w:val="18"/>
          <w:szCs w:val="18"/>
          <w:lang w:val="en-AU"/>
        </w:rPr>
        <w:instrText xml:space="preserve"> ADDIN EN.REFLIST </w:instrText>
      </w:r>
      <w:r w:rsidRPr="00665DD9">
        <w:rPr>
          <w:rFonts w:ascii="Times New Roman" w:hAnsi="Times New Roman" w:cs="Times New Roman"/>
          <w:sz w:val="18"/>
          <w:szCs w:val="18"/>
          <w:lang w:val="en-AU"/>
        </w:rPr>
        <w:fldChar w:fldCharType="separate"/>
      </w:r>
      <w:r w:rsidR="00C36B5D" w:rsidRPr="00C36B5D">
        <w:rPr>
          <w:noProof/>
        </w:rPr>
        <w:t>1.</w:t>
      </w:r>
      <w:r w:rsidR="00C36B5D" w:rsidRPr="00C36B5D">
        <w:rPr>
          <w:noProof/>
        </w:rPr>
        <w:tab/>
        <w:t xml:space="preserve">Young, N.L., et al., </w:t>
      </w:r>
      <w:r w:rsidR="00C36B5D" w:rsidRPr="00C36B5D">
        <w:rPr>
          <w:i/>
          <w:noProof/>
        </w:rPr>
        <w:t>Process for creating the Aboriginal Children's Health and Well-being Measure (ACHWM).</w:t>
      </w:r>
      <w:r w:rsidR="00C36B5D" w:rsidRPr="00C36B5D">
        <w:rPr>
          <w:noProof/>
        </w:rPr>
        <w:t xml:space="preserve"> Canadian Journal of Public Health, 2013. </w:t>
      </w:r>
      <w:r w:rsidR="00C36B5D" w:rsidRPr="00C36B5D">
        <w:rPr>
          <w:b/>
          <w:noProof/>
        </w:rPr>
        <w:t>104</w:t>
      </w:r>
      <w:r w:rsidR="00C36B5D" w:rsidRPr="00C36B5D">
        <w:rPr>
          <w:noProof/>
        </w:rPr>
        <w:t>(2): p. e136-e141.</w:t>
      </w:r>
    </w:p>
    <w:p w14:paraId="0C62E7DF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2.</w:t>
      </w:r>
      <w:r w:rsidRPr="00C36B5D">
        <w:rPr>
          <w:noProof/>
        </w:rPr>
        <w:tab/>
        <w:t xml:space="preserve">Young, N.L., et al., </w:t>
      </w:r>
      <w:r w:rsidRPr="00C36B5D">
        <w:rPr>
          <w:i/>
          <w:noProof/>
        </w:rPr>
        <w:t>Validity of the Aboriginal children's health and well-being measure: Aaniish Naa Gegii?</w:t>
      </w:r>
      <w:r w:rsidRPr="00C36B5D">
        <w:rPr>
          <w:noProof/>
        </w:rPr>
        <w:t xml:space="preserve"> Health &amp; Quality of Life Outcomes, 2015. </w:t>
      </w:r>
      <w:r w:rsidRPr="00C36B5D">
        <w:rPr>
          <w:b/>
          <w:noProof/>
        </w:rPr>
        <w:t>13</w:t>
      </w:r>
      <w:r w:rsidRPr="00C36B5D">
        <w:rPr>
          <w:noProof/>
        </w:rPr>
        <w:t>: p. 148.</w:t>
      </w:r>
    </w:p>
    <w:p w14:paraId="0E1DB8B6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3.</w:t>
      </w:r>
      <w:r w:rsidRPr="00C36B5D">
        <w:rPr>
          <w:noProof/>
        </w:rPr>
        <w:tab/>
        <w:t xml:space="preserve">Young, N.L., et al., </w:t>
      </w:r>
      <w:r w:rsidRPr="00C36B5D">
        <w:rPr>
          <w:i/>
          <w:noProof/>
        </w:rPr>
        <w:t>Assessing children's interpretations of the Aboriginal Children's Health and Well-Being Measure (ACHWM).</w:t>
      </w:r>
      <w:r w:rsidRPr="00C36B5D">
        <w:rPr>
          <w:noProof/>
        </w:rPr>
        <w:t xml:space="preserve"> Health and quality of life outcomes, 2015. </w:t>
      </w:r>
      <w:r w:rsidRPr="00C36B5D">
        <w:rPr>
          <w:b/>
          <w:noProof/>
        </w:rPr>
        <w:t>13</w:t>
      </w:r>
      <w:r w:rsidRPr="00C36B5D">
        <w:rPr>
          <w:noProof/>
        </w:rPr>
        <w:t>(1): p. 105.</w:t>
      </w:r>
    </w:p>
    <w:p w14:paraId="385628AA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4.</w:t>
      </w:r>
      <w:r w:rsidRPr="00C36B5D">
        <w:rPr>
          <w:noProof/>
        </w:rPr>
        <w:tab/>
        <w:t xml:space="preserve">Young, N.L., et al., </w:t>
      </w:r>
      <w:r w:rsidRPr="00C36B5D">
        <w:rPr>
          <w:i/>
          <w:noProof/>
        </w:rPr>
        <w:t>A screening mechanism to recognize and support At-Risk aboriginal children.</w:t>
      </w:r>
      <w:r w:rsidRPr="00C36B5D">
        <w:rPr>
          <w:noProof/>
        </w:rPr>
        <w:t xml:space="preserve"> Canadian Journal of Public Health, 2016. </w:t>
      </w:r>
      <w:r w:rsidRPr="00C36B5D">
        <w:rPr>
          <w:b/>
          <w:noProof/>
        </w:rPr>
        <w:t>107</w:t>
      </w:r>
      <w:r w:rsidRPr="00C36B5D">
        <w:rPr>
          <w:noProof/>
        </w:rPr>
        <w:t>(4-5): p. e399-e403.</w:t>
      </w:r>
    </w:p>
    <w:p w14:paraId="6F04B52F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5.</w:t>
      </w:r>
      <w:r w:rsidRPr="00C36B5D">
        <w:rPr>
          <w:noProof/>
        </w:rPr>
        <w:tab/>
        <w:t xml:space="preserve">Young, N.L., et al., </w:t>
      </w:r>
      <w:r w:rsidRPr="00C36B5D">
        <w:rPr>
          <w:i/>
          <w:noProof/>
        </w:rPr>
        <w:t>Reliability of the Aboriginal Children's Health and Well-Being Measure (ACHWM).</w:t>
      </w:r>
      <w:r w:rsidRPr="00C36B5D">
        <w:rPr>
          <w:noProof/>
        </w:rPr>
        <w:t xml:space="preserve"> Springer Plus, 2016. </w:t>
      </w:r>
      <w:r w:rsidRPr="00C36B5D">
        <w:rPr>
          <w:b/>
          <w:noProof/>
        </w:rPr>
        <w:t>5</w:t>
      </w:r>
      <w:r w:rsidRPr="00C36B5D">
        <w:rPr>
          <w:noProof/>
        </w:rPr>
        <w:t>(1): p. 1.</w:t>
      </w:r>
    </w:p>
    <w:p w14:paraId="3E04EF7F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6.</w:t>
      </w:r>
      <w:r w:rsidRPr="00C36B5D">
        <w:rPr>
          <w:noProof/>
        </w:rPr>
        <w:tab/>
        <w:t xml:space="preserve">Goodyear-Smith, F., A. Corter, and H. Suh, </w:t>
      </w:r>
      <w:r w:rsidRPr="00C36B5D">
        <w:rPr>
          <w:i/>
          <w:noProof/>
        </w:rPr>
        <w:t>Electronic screening for lifestyle issues and mental health in youth: a community-based participatory research approach.</w:t>
      </w:r>
      <w:r w:rsidRPr="00C36B5D">
        <w:rPr>
          <w:noProof/>
        </w:rPr>
        <w:t xml:space="preserve"> BMC Medical Informatics &amp; Decision Making, 2016. </w:t>
      </w:r>
      <w:r w:rsidRPr="00C36B5D">
        <w:rPr>
          <w:b/>
          <w:noProof/>
        </w:rPr>
        <w:t>16</w:t>
      </w:r>
      <w:r w:rsidRPr="00C36B5D">
        <w:rPr>
          <w:noProof/>
        </w:rPr>
        <w:t>(1): p. 140.</w:t>
      </w:r>
    </w:p>
    <w:p w14:paraId="3AFC1D92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7.</w:t>
      </w:r>
      <w:r w:rsidRPr="00C36B5D">
        <w:rPr>
          <w:noProof/>
        </w:rPr>
        <w:tab/>
        <w:t xml:space="preserve">Clark, T.C., et al., </w:t>
      </w:r>
      <w:r w:rsidRPr="00C36B5D">
        <w:rPr>
          <w:i/>
          <w:noProof/>
        </w:rPr>
        <w:t>Facilitating access to effective and appropriate care for youth with mild to moderate mental health concerns in new zealand.</w:t>
      </w:r>
      <w:r w:rsidRPr="00C36B5D">
        <w:rPr>
          <w:noProof/>
        </w:rPr>
        <w:t xml:space="preserve"> Journal of Child &amp; Adolescent Psychiatric Nursing, 2014. </w:t>
      </w:r>
      <w:r w:rsidRPr="00C36B5D">
        <w:rPr>
          <w:b/>
          <w:noProof/>
        </w:rPr>
        <w:t>27</w:t>
      </w:r>
      <w:r w:rsidRPr="00C36B5D">
        <w:rPr>
          <w:noProof/>
        </w:rPr>
        <w:t>(4): p. 190-200.</w:t>
      </w:r>
    </w:p>
    <w:p w14:paraId="78A15894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8.</w:t>
      </w:r>
      <w:r w:rsidRPr="00C36B5D">
        <w:rPr>
          <w:noProof/>
        </w:rPr>
        <w:tab/>
        <w:t xml:space="preserve">Williamson, A., et al., </w:t>
      </w:r>
      <w:r w:rsidRPr="00C36B5D">
        <w:rPr>
          <w:i/>
          <w:noProof/>
        </w:rPr>
        <w:t>Mental health-related emergency department presentations and hospital admissions in a cohort of urban Aboriginal children and adolescents in New South Wales, Australia: findings from SEARCH.</w:t>
      </w:r>
      <w:r w:rsidRPr="00C36B5D">
        <w:rPr>
          <w:noProof/>
        </w:rPr>
        <w:t xml:space="preserve"> BMJ Open, 2018. </w:t>
      </w:r>
      <w:r w:rsidRPr="00C36B5D">
        <w:rPr>
          <w:b/>
          <w:noProof/>
        </w:rPr>
        <w:t>8</w:t>
      </w:r>
      <w:r w:rsidRPr="00C36B5D">
        <w:rPr>
          <w:noProof/>
        </w:rPr>
        <w:t>(11): p. e023544.</w:t>
      </w:r>
    </w:p>
    <w:p w14:paraId="2DF9B97F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9.</w:t>
      </w:r>
      <w:r w:rsidRPr="00C36B5D">
        <w:rPr>
          <w:noProof/>
        </w:rPr>
        <w:tab/>
        <w:t xml:space="preserve">Thomas, A., et al., </w:t>
      </w:r>
      <w:r w:rsidRPr="00C36B5D">
        <w:rPr>
          <w:i/>
          <w:noProof/>
        </w:rPr>
        <w:t>Strong Souls: Development and validation of a culturally appropriate tool for assessment of social and emotional well-being in Indigenous youth.</w:t>
      </w:r>
      <w:r w:rsidRPr="00C36B5D">
        <w:rPr>
          <w:noProof/>
        </w:rPr>
        <w:t xml:space="preserve"> Australian and New Zealand Journal of Psychiatry, 2010. </w:t>
      </w:r>
      <w:r w:rsidRPr="00C36B5D">
        <w:rPr>
          <w:b/>
          <w:noProof/>
        </w:rPr>
        <w:t>44</w:t>
      </w:r>
      <w:r w:rsidRPr="00C36B5D">
        <w:rPr>
          <w:noProof/>
        </w:rPr>
        <w:t>(1): p. 40-48.</w:t>
      </w:r>
    </w:p>
    <w:p w14:paraId="40277026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10.</w:t>
      </w:r>
      <w:r w:rsidRPr="00C36B5D">
        <w:rPr>
          <w:noProof/>
        </w:rPr>
        <w:tab/>
        <w:t xml:space="preserve">Mitchell, C.M. and J. Beals, </w:t>
      </w:r>
      <w:r w:rsidRPr="00C36B5D">
        <w:rPr>
          <w:i/>
          <w:noProof/>
        </w:rPr>
        <w:t>The utility of the Kessler Screening Scale for Psychological Distress (K6) in two American Indian communities.</w:t>
      </w:r>
      <w:r w:rsidRPr="00C36B5D">
        <w:rPr>
          <w:noProof/>
        </w:rPr>
        <w:t xml:space="preserve"> Psychological Assessment, 2011. </w:t>
      </w:r>
      <w:r w:rsidRPr="00C36B5D">
        <w:rPr>
          <w:b/>
          <w:noProof/>
        </w:rPr>
        <w:t>23</w:t>
      </w:r>
      <w:r w:rsidRPr="00C36B5D">
        <w:rPr>
          <w:noProof/>
        </w:rPr>
        <w:t>(3): p. 752-61.</w:t>
      </w:r>
    </w:p>
    <w:p w14:paraId="6ADA784A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11.</w:t>
      </w:r>
      <w:r w:rsidRPr="00C36B5D">
        <w:rPr>
          <w:noProof/>
        </w:rPr>
        <w:tab/>
        <w:t xml:space="preserve">Sabbioni, D., et al., </w:t>
      </w:r>
      <w:r w:rsidRPr="00C36B5D">
        <w:rPr>
          <w:i/>
          <w:noProof/>
        </w:rPr>
        <w:t>Providing culturally informed mental health services to aboriginal youth: The youthlink model in western australia.</w:t>
      </w:r>
      <w:r w:rsidRPr="00C36B5D">
        <w:rPr>
          <w:noProof/>
        </w:rPr>
        <w:t xml:space="preserve"> Early Intervention in Psychiatry, 2018. </w:t>
      </w:r>
      <w:r w:rsidRPr="00C36B5D">
        <w:rPr>
          <w:b/>
          <w:noProof/>
        </w:rPr>
        <w:t>12</w:t>
      </w:r>
      <w:r w:rsidRPr="00C36B5D">
        <w:rPr>
          <w:noProof/>
        </w:rPr>
        <w:t>(5): p. 987-994.</w:t>
      </w:r>
    </w:p>
    <w:p w14:paraId="4A301378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12.</w:t>
      </w:r>
      <w:r w:rsidRPr="00C36B5D">
        <w:rPr>
          <w:noProof/>
        </w:rPr>
        <w:tab/>
        <w:t xml:space="preserve">Harriss, L.R., et al., </w:t>
      </w:r>
      <w:r w:rsidRPr="00C36B5D">
        <w:rPr>
          <w:i/>
          <w:noProof/>
        </w:rPr>
        <w:t>Screening for depression in young Indigenous people: Building on a unique community initiative.</w:t>
      </w:r>
      <w:r w:rsidRPr="00C36B5D">
        <w:rPr>
          <w:noProof/>
        </w:rPr>
        <w:t xml:space="preserve"> Australian Journal of Primary Health, 2018. </w:t>
      </w:r>
      <w:r w:rsidRPr="00C36B5D">
        <w:rPr>
          <w:b/>
          <w:noProof/>
        </w:rPr>
        <w:t>24(4)</w:t>
      </w:r>
      <w:r w:rsidRPr="00C36B5D">
        <w:rPr>
          <w:noProof/>
        </w:rPr>
        <w:t>: p. 343-349.</w:t>
      </w:r>
    </w:p>
    <w:p w14:paraId="2712F7A1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13.</w:t>
      </w:r>
      <w:r w:rsidRPr="00C36B5D">
        <w:rPr>
          <w:noProof/>
        </w:rPr>
        <w:tab/>
        <w:t xml:space="preserve">Williamson, A., et al., </w:t>
      </w:r>
      <w:r w:rsidRPr="00C36B5D">
        <w:rPr>
          <w:i/>
          <w:noProof/>
        </w:rPr>
        <w:t>Acceptability of an emotional and behavioural screening tool for children in Aboriginal Community Controlled Health Services in urban NSW.</w:t>
      </w:r>
      <w:r w:rsidRPr="00C36B5D">
        <w:rPr>
          <w:noProof/>
        </w:rPr>
        <w:t xml:space="preserve"> Australian and New Zealand Journal of Psychiatry, 2010. </w:t>
      </w:r>
      <w:r w:rsidRPr="00C36B5D">
        <w:rPr>
          <w:b/>
          <w:noProof/>
        </w:rPr>
        <w:t>44</w:t>
      </w:r>
      <w:r w:rsidRPr="00C36B5D">
        <w:rPr>
          <w:noProof/>
        </w:rPr>
        <w:t>(10): p. 894-900.</w:t>
      </w:r>
    </w:p>
    <w:p w14:paraId="7EFB43A2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14.</w:t>
      </w:r>
      <w:r w:rsidRPr="00C36B5D">
        <w:rPr>
          <w:noProof/>
        </w:rPr>
        <w:tab/>
        <w:t xml:space="preserve">Williamson, A., et al., </w:t>
      </w:r>
      <w:r w:rsidRPr="00C36B5D">
        <w:rPr>
          <w:i/>
          <w:noProof/>
        </w:rPr>
        <w:t>The construct validity of the strengths and difficulties questionnaire for Aboriginal children living in urban New South Wales, Australia.</w:t>
      </w:r>
      <w:r w:rsidRPr="00C36B5D">
        <w:rPr>
          <w:noProof/>
        </w:rPr>
        <w:t xml:space="preserve"> Australian Psychologist, 2014. </w:t>
      </w:r>
      <w:r w:rsidRPr="00C36B5D">
        <w:rPr>
          <w:b/>
          <w:noProof/>
        </w:rPr>
        <w:t>49</w:t>
      </w:r>
      <w:r w:rsidRPr="00C36B5D">
        <w:rPr>
          <w:noProof/>
        </w:rPr>
        <w:t>(3): p. 163-170.</w:t>
      </w:r>
    </w:p>
    <w:p w14:paraId="20EB49E0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lastRenderedPageBreak/>
        <w:t>15.</w:t>
      </w:r>
      <w:r w:rsidRPr="00C36B5D">
        <w:rPr>
          <w:noProof/>
        </w:rPr>
        <w:tab/>
        <w:t xml:space="preserve">Williamson, A., et al., </w:t>
      </w:r>
      <w:r w:rsidRPr="00C36B5D">
        <w:rPr>
          <w:i/>
          <w:noProof/>
        </w:rPr>
        <w:t>What are the factors associated with good mental health among Aboriginal children in urban New South Wales, Australia? Phase I findings from the Study of Environment on Aboriginal Resilience and Child Health (SEARCH).</w:t>
      </w:r>
      <w:r w:rsidRPr="00C36B5D">
        <w:rPr>
          <w:noProof/>
        </w:rPr>
        <w:t xml:space="preserve"> BMJ Open, 2016. </w:t>
      </w:r>
      <w:r w:rsidRPr="00C36B5D">
        <w:rPr>
          <w:b/>
          <w:noProof/>
        </w:rPr>
        <w:t>6</w:t>
      </w:r>
      <w:r w:rsidRPr="00C36B5D">
        <w:rPr>
          <w:noProof/>
        </w:rPr>
        <w:t>(7): p. e011182.</w:t>
      </w:r>
    </w:p>
    <w:p w14:paraId="62F10599" w14:textId="77777777" w:rsidR="00C36B5D" w:rsidRPr="00C36B5D" w:rsidRDefault="00C36B5D" w:rsidP="00C36B5D">
      <w:pPr>
        <w:pStyle w:val="EndNoteBibliography"/>
        <w:ind w:left="720" w:hanging="720"/>
        <w:rPr>
          <w:noProof/>
        </w:rPr>
      </w:pPr>
      <w:r w:rsidRPr="00C36B5D">
        <w:rPr>
          <w:noProof/>
        </w:rPr>
        <w:t>16.</w:t>
      </w:r>
      <w:r w:rsidRPr="00C36B5D">
        <w:rPr>
          <w:noProof/>
        </w:rPr>
        <w:tab/>
        <w:t xml:space="preserve">Coffin, J., </w:t>
      </w:r>
      <w:r w:rsidRPr="00C36B5D">
        <w:rPr>
          <w:i/>
          <w:noProof/>
        </w:rPr>
        <w:t>The Nguudu Barndimanmanha Project-Improving Social and Emotional Wellbeing in Aboriginal Youth Through Equine Assisted Learning.</w:t>
      </w:r>
      <w:r w:rsidRPr="00C36B5D">
        <w:rPr>
          <w:noProof/>
        </w:rPr>
        <w:t xml:space="preserve"> Front Public Health, 2019. </w:t>
      </w:r>
      <w:r w:rsidRPr="00C36B5D">
        <w:rPr>
          <w:b/>
          <w:noProof/>
        </w:rPr>
        <w:t>7</w:t>
      </w:r>
      <w:r w:rsidRPr="00C36B5D">
        <w:rPr>
          <w:noProof/>
        </w:rPr>
        <w:t>: p. 278.</w:t>
      </w:r>
    </w:p>
    <w:p w14:paraId="76B18394" w14:textId="7D7DECC4" w:rsidR="00D35C57" w:rsidRPr="00665DD9" w:rsidRDefault="002A1797">
      <w:pPr>
        <w:rPr>
          <w:rFonts w:ascii="Times New Roman" w:hAnsi="Times New Roman" w:cs="Times New Roman"/>
          <w:sz w:val="18"/>
          <w:szCs w:val="18"/>
          <w:lang w:val="en-AU"/>
        </w:rPr>
      </w:pPr>
      <w:r w:rsidRPr="00665DD9">
        <w:rPr>
          <w:rFonts w:ascii="Times New Roman" w:hAnsi="Times New Roman" w:cs="Times New Roman"/>
          <w:sz w:val="18"/>
          <w:szCs w:val="18"/>
          <w:lang w:val="en-AU"/>
        </w:rPr>
        <w:fldChar w:fldCharType="end"/>
      </w:r>
    </w:p>
    <w:sectPr w:rsidR="00D35C57" w:rsidRPr="00665DD9" w:rsidSect="003457A8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B48FF8" w14:textId="77777777" w:rsidR="00D02741" w:rsidRDefault="00D02741" w:rsidP="002663A4">
      <w:r>
        <w:separator/>
      </w:r>
    </w:p>
  </w:endnote>
  <w:endnote w:type="continuationSeparator" w:id="0">
    <w:p w14:paraId="375F2BF3" w14:textId="77777777" w:rsidR="00D02741" w:rsidRDefault="00D02741" w:rsidP="002663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5526186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569E866" w14:textId="263F4EC4" w:rsidR="00335F4B" w:rsidRDefault="00335F4B" w:rsidP="00335F4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AC22748" w14:textId="77777777" w:rsidR="00335F4B" w:rsidRDefault="00335F4B" w:rsidP="002663A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50004997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6C7D814" w14:textId="2B94F7DC" w:rsidR="00335F4B" w:rsidRDefault="00335F4B" w:rsidP="00335F4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47EFD4A" w14:textId="77777777" w:rsidR="00335F4B" w:rsidRDefault="00335F4B" w:rsidP="002663A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4DBA86" w14:textId="77777777" w:rsidR="00D02741" w:rsidRDefault="00D02741" w:rsidP="002663A4">
      <w:r>
        <w:separator/>
      </w:r>
    </w:p>
  </w:footnote>
  <w:footnote w:type="continuationSeparator" w:id="0">
    <w:p w14:paraId="360176D3" w14:textId="77777777" w:rsidR="00D02741" w:rsidRDefault="00D02741" w:rsidP="002663A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86489"/>
    <w:multiLevelType w:val="hybridMultilevel"/>
    <w:tmpl w:val="33B0351C"/>
    <w:lvl w:ilvl="0" w:tplc="0C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935D59"/>
    <w:multiLevelType w:val="hybridMultilevel"/>
    <w:tmpl w:val="E77C1C52"/>
    <w:lvl w:ilvl="0" w:tplc="0C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25627E6"/>
    <w:multiLevelType w:val="hybridMultilevel"/>
    <w:tmpl w:val="9A00595C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5A0224"/>
    <w:multiLevelType w:val="hybridMultilevel"/>
    <w:tmpl w:val="9DC4111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8605BB1"/>
    <w:multiLevelType w:val="hybridMultilevel"/>
    <w:tmpl w:val="BE8ECCD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95516E3"/>
    <w:multiLevelType w:val="hybridMultilevel"/>
    <w:tmpl w:val="574EC93E"/>
    <w:lvl w:ilvl="0" w:tplc="0C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B970F3"/>
    <w:multiLevelType w:val="hybridMultilevel"/>
    <w:tmpl w:val="EA8C88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97A70BE"/>
    <w:multiLevelType w:val="hybridMultilevel"/>
    <w:tmpl w:val="A0208420"/>
    <w:lvl w:ilvl="0" w:tplc="41A60664">
      <w:start w:val="8"/>
      <w:numFmt w:val="bullet"/>
      <w:lvlText w:val="-"/>
      <w:lvlJc w:val="left"/>
      <w:pPr>
        <w:ind w:left="360" w:hanging="360"/>
      </w:pPr>
      <w:rPr>
        <w:rFonts w:ascii="Arial Narrow" w:eastAsiaTheme="minorHAnsi" w:hAnsi="Arial Narrow" w:cs="Time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3CDC737B"/>
    <w:multiLevelType w:val="hybridMultilevel"/>
    <w:tmpl w:val="E7F89888"/>
    <w:lvl w:ilvl="0" w:tplc="0C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7414D99"/>
    <w:multiLevelType w:val="hybridMultilevel"/>
    <w:tmpl w:val="55F4D09A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BAF0563"/>
    <w:multiLevelType w:val="hybridMultilevel"/>
    <w:tmpl w:val="900A4C8E"/>
    <w:lvl w:ilvl="0" w:tplc="72B05384">
      <w:start w:val="8"/>
      <w:numFmt w:val="bullet"/>
      <w:lvlText w:val=""/>
      <w:lvlJc w:val="left"/>
      <w:pPr>
        <w:ind w:left="360" w:hanging="360"/>
      </w:pPr>
      <w:rPr>
        <w:rFonts w:ascii="Symbol" w:eastAsiaTheme="minorHAnsi" w:hAnsi="Symbol" w:cs="Time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6EC8453C"/>
    <w:multiLevelType w:val="hybridMultilevel"/>
    <w:tmpl w:val="B0D0C0EE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760108322">
    <w:abstractNumId w:val="1"/>
  </w:num>
  <w:num w:numId="2" w16cid:durableId="49305012">
    <w:abstractNumId w:val="9"/>
  </w:num>
  <w:num w:numId="3" w16cid:durableId="408891222">
    <w:abstractNumId w:val="10"/>
  </w:num>
  <w:num w:numId="4" w16cid:durableId="1516573990">
    <w:abstractNumId w:val="7"/>
  </w:num>
  <w:num w:numId="5" w16cid:durableId="2130775772">
    <w:abstractNumId w:val="3"/>
  </w:num>
  <w:num w:numId="6" w16cid:durableId="620503915">
    <w:abstractNumId w:val="2"/>
  </w:num>
  <w:num w:numId="7" w16cid:durableId="1081833022">
    <w:abstractNumId w:val="8"/>
  </w:num>
  <w:num w:numId="8" w16cid:durableId="597520880">
    <w:abstractNumId w:val="11"/>
  </w:num>
  <w:num w:numId="9" w16cid:durableId="56589579">
    <w:abstractNumId w:val="4"/>
  </w:num>
  <w:num w:numId="10" w16cid:durableId="987635445">
    <w:abstractNumId w:val="5"/>
  </w:num>
  <w:num w:numId="11" w16cid:durableId="823818628">
    <w:abstractNumId w:val="0"/>
  </w:num>
  <w:num w:numId="12" w16cid:durableId="62142471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457A8"/>
    <w:rsid w:val="0000126C"/>
    <w:rsid w:val="000021D5"/>
    <w:rsid w:val="0000462B"/>
    <w:rsid w:val="000049E0"/>
    <w:rsid w:val="00006DB1"/>
    <w:rsid w:val="00015705"/>
    <w:rsid w:val="00022413"/>
    <w:rsid w:val="00024505"/>
    <w:rsid w:val="00027AE4"/>
    <w:rsid w:val="0003053A"/>
    <w:rsid w:val="00030A2C"/>
    <w:rsid w:val="00030AE5"/>
    <w:rsid w:val="00031B92"/>
    <w:rsid w:val="00034639"/>
    <w:rsid w:val="00036561"/>
    <w:rsid w:val="00040CBB"/>
    <w:rsid w:val="000410F2"/>
    <w:rsid w:val="00041EC0"/>
    <w:rsid w:val="00044118"/>
    <w:rsid w:val="00044FCF"/>
    <w:rsid w:val="000472F3"/>
    <w:rsid w:val="00047587"/>
    <w:rsid w:val="00056026"/>
    <w:rsid w:val="0005612D"/>
    <w:rsid w:val="00060667"/>
    <w:rsid w:val="00061E9E"/>
    <w:rsid w:val="00061F4B"/>
    <w:rsid w:val="000638D1"/>
    <w:rsid w:val="00063F08"/>
    <w:rsid w:val="000654CF"/>
    <w:rsid w:val="00065C05"/>
    <w:rsid w:val="00066FB6"/>
    <w:rsid w:val="00067146"/>
    <w:rsid w:val="0006726A"/>
    <w:rsid w:val="0007424F"/>
    <w:rsid w:val="00075530"/>
    <w:rsid w:val="000837EE"/>
    <w:rsid w:val="00084F66"/>
    <w:rsid w:val="00086196"/>
    <w:rsid w:val="00086A23"/>
    <w:rsid w:val="000913F9"/>
    <w:rsid w:val="00092096"/>
    <w:rsid w:val="00092AFA"/>
    <w:rsid w:val="00092BE8"/>
    <w:rsid w:val="000937BD"/>
    <w:rsid w:val="000947E9"/>
    <w:rsid w:val="00095AAE"/>
    <w:rsid w:val="000963B6"/>
    <w:rsid w:val="00096722"/>
    <w:rsid w:val="00097079"/>
    <w:rsid w:val="000A2DEB"/>
    <w:rsid w:val="000B191B"/>
    <w:rsid w:val="000B2D14"/>
    <w:rsid w:val="000B469C"/>
    <w:rsid w:val="000B4774"/>
    <w:rsid w:val="000B4E14"/>
    <w:rsid w:val="000C2382"/>
    <w:rsid w:val="000C2CE9"/>
    <w:rsid w:val="000C3C63"/>
    <w:rsid w:val="000C61DB"/>
    <w:rsid w:val="000D1B74"/>
    <w:rsid w:val="000D4ACB"/>
    <w:rsid w:val="000D67FF"/>
    <w:rsid w:val="000D73D5"/>
    <w:rsid w:val="000E02CB"/>
    <w:rsid w:val="000E0A7F"/>
    <w:rsid w:val="000E0B04"/>
    <w:rsid w:val="000E1386"/>
    <w:rsid w:val="000E300E"/>
    <w:rsid w:val="000E3096"/>
    <w:rsid w:val="000E4EE9"/>
    <w:rsid w:val="000E6452"/>
    <w:rsid w:val="000E7512"/>
    <w:rsid w:val="000E76C8"/>
    <w:rsid w:val="000E7B7A"/>
    <w:rsid w:val="000F09BE"/>
    <w:rsid w:val="000F5563"/>
    <w:rsid w:val="000F7BCB"/>
    <w:rsid w:val="000F7C43"/>
    <w:rsid w:val="000F7E51"/>
    <w:rsid w:val="0010337B"/>
    <w:rsid w:val="00103D22"/>
    <w:rsid w:val="00104BBB"/>
    <w:rsid w:val="00106DCF"/>
    <w:rsid w:val="00107629"/>
    <w:rsid w:val="00111EBB"/>
    <w:rsid w:val="00112E44"/>
    <w:rsid w:val="00117E00"/>
    <w:rsid w:val="0012108E"/>
    <w:rsid w:val="00121FF1"/>
    <w:rsid w:val="001220BB"/>
    <w:rsid w:val="0012628A"/>
    <w:rsid w:val="00130F96"/>
    <w:rsid w:val="00131583"/>
    <w:rsid w:val="00131DFF"/>
    <w:rsid w:val="001326B0"/>
    <w:rsid w:val="00132C29"/>
    <w:rsid w:val="00134E85"/>
    <w:rsid w:val="0013517B"/>
    <w:rsid w:val="00136E14"/>
    <w:rsid w:val="0014304F"/>
    <w:rsid w:val="001438AB"/>
    <w:rsid w:val="00144962"/>
    <w:rsid w:val="00150359"/>
    <w:rsid w:val="00150643"/>
    <w:rsid w:val="00152551"/>
    <w:rsid w:val="001527BF"/>
    <w:rsid w:val="00152CC0"/>
    <w:rsid w:val="0015385B"/>
    <w:rsid w:val="001563A9"/>
    <w:rsid w:val="001570C1"/>
    <w:rsid w:val="001573FC"/>
    <w:rsid w:val="001576A8"/>
    <w:rsid w:val="001612D4"/>
    <w:rsid w:val="00161FCE"/>
    <w:rsid w:val="00163450"/>
    <w:rsid w:val="001642AB"/>
    <w:rsid w:val="00164D5D"/>
    <w:rsid w:val="001655C6"/>
    <w:rsid w:val="001659E1"/>
    <w:rsid w:val="00166B4E"/>
    <w:rsid w:val="001676F1"/>
    <w:rsid w:val="00167CC1"/>
    <w:rsid w:val="00167FC8"/>
    <w:rsid w:val="00171D2A"/>
    <w:rsid w:val="00172099"/>
    <w:rsid w:val="0017641B"/>
    <w:rsid w:val="00177510"/>
    <w:rsid w:val="001803FD"/>
    <w:rsid w:val="00180727"/>
    <w:rsid w:val="001828A8"/>
    <w:rsid w:val="001850C2"/>
    <w:rsid w:val="00187383"/>
    <w:rsid w:val="00187EA3"/>
    <w:rsid w:val="00191FEE"/>
    <w:rsid w:val="00192A91"/>
    <w:rsid w:val="00195E39"/>
    <w:rsid w:val="00196B25"/>
    <w:rsid w:val="001A6B63"/>
    <w:rsid w:val="001B1CC6"/>
    <w:rsid w:val="001B291B"/>
    <w:rsid w:val="001C19C6"/>
    <w:rsid w:val="001C1D51"/>
    <w:rsid w:val="001C27AB"/>
    <w:rsid w:val="001C3998"/>
    <w:rsid w:val="001C407A"/>
    <w:rsid w:val="001C43E7"/>
    <w:rsid w:val="001C4AEF"/>
    <w:rsid w:val="001C5F65"/>
    <w:rsid w:val="001C764B"/>
    <w:rsid w:val="001C7947"/>
    <w:rsid w:val="001D0746"/>
    <w:rsid w:val="001D2FC9"/>
    <w:rsid w:val="001D3576"/>
    <w:rsid w:val="001D442B"/>
    <w:rsid w:val="001D53F3"/>
    <w:rsid w:val="001D5560"/>
    <w:rsid w:val="001D70D8"/>
    <w:rsid w:val="001D737F"/>
    <w:rsid w:val="001E0325"/>
    <w:rsid w:val="001E158C"/>
    <w:rsid w:val="001E2925"/>
    <w:rsid w:val="001E3856"/>
    <w:rsid w:val="001E552B"/>
    <w:rsid w:val="001E6134"/>
    <w:rsid w:val="001E6500"/>
    <w:rsid w:val="001E7FE4"/>
    <w:rsid w:val="001F2384"/>
    <w:rsid w:val="001F2E87"/>
    <w:rsid w:val="001F7093"/>
    <w:rsid w:val="001F7AF0"/>
    <w:rsid w:val="00200D09"/>
    <w:rsid w:val="002040C9"/>
    <w:rsid w:val="002046BE"/>
    <w:rsid w:val="0020538A"/>
    <w:rsid w:val="00205760"/>
    <w:rsid w:val="00205F71"/>
    <w:rsid w:val="00206082"/>
    <w:rsid w:val="002063EB"/>
    <w:rsid w:val="00206DD2"/>
    <w:rsid w:val="00210E72"/>
    <w:rsid w:val="00213FA2"/>
    <w:rsid w:val="00215D06"/>
    <w:rsid w:val="00215ECD"/>
    <w:rsid w:val="002161CF"/>
    <w:rsid w:val="00217299"/>
    <w:rsid w:val="00222CD8"/>
    <w:rsid w:val="00222EE7"/>
    <w:rsid w:val="00224D3C"/>
    <w:rsid w:val="00225176"/>
    <w:rsid w:val="002260D8"/>
    <w:rsid w:val="00232D36"/>
    <w:rsid w:val="00234624"/>
    <w:rsid w:val="0023678B"/>
    <w:rsid w:val="00236C60"/>
    <w:rsid w:val="002375EC"/>
    <w:rsid w:val="002411E0"/>
    <w:rsid w:val="00243403"/>
    <w:rsid w:val="00252F4A"/>
    <w:rsid w:val="00253049"/>
    <w:rsid w:val="002562D6"/>
    <w:rsid w:val="00256448"/>
    <w:rsid w:val="0025692C"/>
    <w:rsid w:val="002571C5"/>
    <w:rsid w:val="00260839"/>
    <w:rsid w:val="002626A6"/>
    <w:rsid w:val="00262900"/>
    <w:rsid w:val="00262B1B"/>
    <w:rsid w:val="002630A5"/>
    <w:rsid w:val="0026399C"/>
    <w:rsid w:val="00264B10"/>
    <w:rsid w:val="002659BA"/>
    <w:rsid w:val="0026621B"/>
    <w:rsid w:val="002663A4"/>
    <w:rsid w:val="0026731D"/>
    <w:rsid w:val="0027051C"/>
    <w:rsid w:val="00273BC5"/>
    <w:rsid w:val="0027401F"/>
    <w:rsid w:val="00274032"/>
    <w:rsid w:val="00275AD1"/>
    <w:rsid w:val="00281844"/>
    <w:rsid w:val="00281C30"/>
    <w:rsid w:val="00283BC3"/>
    <w:rsid w:val="0028559B"/>
    <w:rsid w:val="00287759"/>
    <w:rsid w:val="0029078C"/>
    <w:rsid w:val="00290AAE"/>
    <w:rsid w:val="002919C8"/>
    <w:rsid w:val="002925CB"/>
    <w:rsid w:val="0029666F"/>
    <w:rsid w:val="00297E41"/>
    <w:rsid w:val="002A1797"/>
    <w:rsid w:val="002A24E1"/>
    <w:rsid w:val="002A75D2"/>
    <w:rsid w:val="002B3886"/>
    <w:rsid w:val="002B4B9D"/>
    <w:rsid w:val="002B5CF1"/>
    <w:rsid w:val="002B5E97"/>
    <w:rsid w:val="002B6158"/>
    <w:rsid w:val="002B6299"/>
    <w:rsid w:val="002C03A8"/>
    <w:rsid w:val="002C3880"/>
    <w:rsid w:val="002D0F1A"/>
    <w:rsid w:val="002D20AC"/>
    <w:rsid w:val="002D2392"/>
    <w:rsid w:val="002D4B97"/>
    <w:rsid w:val="002D7C28"/>
    <w:rsid w:val="002D7F28"/>
    <w:rsid w:val="002E137D"/>
    <w:rsid w:val="002E1BDD"/>
    <w:rsid w:val="002E4DFD"/>
    <w:rsid w:val="002F0318"/>
    <w:rsid w:val="002F2859"/>
    <w:rsid w:val="002F3FD4"/>
    <w:rsid w:val="002F57F3"/>
    <w:rsid w:val="002F7D2B"/>
    <w:rsid w:val="00305421"/>
    <w:rsid w:val="00310116"/>
    <w:rsid w:val="0031103A"/>
    <w:rsid w:val="00313E37"/>
    <w:rsid w:val="003149F9"/>
    <w:rsid w:val="00315FC5"/>
    <w:rsid w:val="0031749D"/>
    <w:rsid w:val="003175F7"/>
    <w:rsid w:val="003260BF"/>
    <w:rsid w:val="00327871"/>
    <w:rsid w:val="0033002E"/>
    <w:rsid w:val="00330961"/>
    <w:rsid w:val="00330FF7"/>
    <w:rsid w:val="00334774"/>
    <w:rsid w:val="0033528E"/>
    <w:rsid w:val="00335F4B"/>
    <w:rsid w:val="003379E9"/>
    <w:rsid w:val="003457A8"/>
    <w:rsid w:val="00346E2E"/>
    <w:rsid w:val="003477A2"/>
    <w:rsid w:val="00347AC3"/>
    <w:rsid w:val="00350A78"/>
    <w:rsid w:val="003512B9"/>
    <w:rsid w:val="00351DD6"/>
    <w:rsid w:val="00352B4C"/>
    <w:rsid w:val="00352DA2"/>
    <w:rsid w:val="00354A80"/>
    <w:rsid w:val="003551CE"/>
    <w:rsid w:val="003562D9"/>
    <w:rsid w:val="0036017D"/>
    <w:rsid w:val="0036027F"/>
    <w:rsid w:val="00361B7B"/>
    <w:rsid w:val="00362024"/>
    <w:rsid w:val="0036341A"/>
    <w:rsid w:val="00365C69"/>
    <w:rsid w:val="00367870"/>
    <w:rsid w:val="00370456"/>
    <w:rsid w:val="003723F1"/>
    <w:rsid w:val="003737A4"/>
    <w:rsid w:val="0037418A"/>
    <w:rsid w:val="00374F40"/>
    <w:rsid w:val="00375154"/>
    <w:rsid w:val="00376B11"/>
    <w:rsid w:val="0038023C"/>
    <w:rsid w:val="00384A44"/>
    <w:rsid w:val="003864E8"/>
    <w:rsid w:val="00387A04"/>
    <w:rsid w:val="00390230"/>
    <w:rsid w:val="003916A9"/>
    <w:rsid w:val="003932BD"/>
    <w:rsid w:val="0039335D"/>
    <w:rsid w:val="00393A37"/>
    <w:rsid w:val="00393DD8"/>
    <w:rsid w:val="00393F0A"/>
    <w:rsid w:val="003941F3"/>
    <w:rsid w:val="003976FE"/>
    <w:rsid w:val="003977A5"/>
    <w:rsid w:val="00397A49"/>
    <w:rsid w:val="003A0165"/>
    <w:rsid w:val="003B1322"/>
    <w:rsid w:val="003B16D4"/>
    <w:rsid w:val="003C075B"/>
    <w:rsid w:val="003C0B81"/>
    <w:rsid w:val="003C188C"/>
    <w:rsid w:val="003C1B12"/>
    <w:rsid w:val="003C7A13"/>
    <w:rsid w:val="003D3848"/>
    <w:rsid w:val="003D626F"/>
    <w:rsid w:val="003E22BB"/>
    <w:rsid w:val="003E3446"/>
    <w:rsid w:val="003E4395"/>
    <w:rsid w:val="003E62A8"/>
    <w:rsid w:val="003E6B27"/>
    <w:rsid w:val="003E6C57"/>
    <w:rsid w:val="003F1CF6"/>
    <w:rsid w:val="003F30D9"/>
    <w:rsid w:val="003F3212"/>
    <w:rsid w:val="003F3D1A"/>
    <w:rsid w:val="003F7E55"/>
    <w:rsid w:val="004012D8"/>
    <w:rsid w:val="00401E2A"/>
    <w:rsid w:val="00403C6F"/>
    <w:rsid w:val="004048B2"/>
    <w:rsid w:val="00406280"/>
    <w:rsid w:val="00413086"/>
    <w:rsid w:val="00413141"/>
    <w:rsid w:val="004148E3"/>
    <w:rsid w:val="004154CC"/>
    <w:rsid w:val="004156E4"/>
    <w:rsid w:val="00415C75"/>
    <w:rsid w:val="004174BF"/>
    <w:rsid w:val="00420693"/>
    <w:rsid w:val="00423DC9"/>
    <w:rsid w:val="0042559C"/>
    <w:rsid w:val="00427BCA"/>
    <w:rsid w:val="004324A0"/>
    <w:rsid w:val="00433A2B"/>
    <w:rsid w:val="004419EB"/>
    <w:rsid w:val="00442D23"/>
    <w:rsid w:val="00446CAC"/>
    <w:rsid w:val="00447EB6"/>
    <w:rsid w:val="00452AE5"/>
    <w:rsid w:val="00455A70"/>
    <w:rsid w:val="00456926"/>
    <w:rsid w:val="004610DD"/>
    <w:rsid w:val="00461FE0"/>
    <w:rsid w:val="00463085"/>
    <w:rsid w:val="00463ACE"/>
    <w:rsid w:val="00464930"/>
    <w:rsid w:val="004652A2"/>
    <w:rsid w:val="00467D04"/>
    <w:rsid w:val="004703E4"/>
    <w:rsid w:val="004703FD"/>
    <w:rsid w:val="00474217"/>
    <w:rsid w:val="00475C14"/>
    <w:rsid w:val="004818C2"/>
    <w:rsid w:val="0048278E"/>
    <w:rsid w:val="00483442"/>
    <w:rsid w:val="00484093"/>
    <w:rsid w:val="00485624"/>
    <w:rsid w:val="00487834"/>
    <w:rsid w:val="0049041B"/>
    <w:rsid w:val="00491441"/>
    <w:rsid w:val="00491F45"/>
    <w:rsid w:val="00492029"/>
    <w:rsid w:val="00494BB4"/>
    <w:rsid w:val="0049575B"/>
    <w:rsid w:val="00496791"/>
    <w:rsid w:val="00496F77"/>
    <w:rsid w:val="004978BA"/>
    <w:rsid w:val="004A10E5"/>
    <w:rsid w:val="004A5C20"/>
    <w:rsid w:val="004A6C9F"/>
    <w:rsid w:val="004B0395"/>
    <w:rsid w:val="004B1672"/>
    <w:rsid w:val="004B2F80"/>
    <w:rsid w:val="004B3866"/>
    <w:rsid w:val="004B538B"/>
    <w:rsid w:val="004B774C"/>
    <w:rsid w:val="004C2EF1"/>
    <w:rsid w:val="004C37D7"/>
    <w:rsid w:val="004C7ADD"/>
    <w:rsid w:val="004D3318"/>
    <w:rsid w:val="004D36B5"/>
    <w:rsid w:val="004D38F2"/>
    <w:rsid w:val="004D5C71"/>
    <w:rsid w:val="004D5CB7"/>
    <w:rsid w:val="004D6F0F"/>
    <w:rsid w:val="004D6FE9"/>
    <w:rsid w:val="004D7D70"/>
    <w:rsid w:val="004E0776"/>
    <w:rsid w:val="004E1BB4"/>
    <w:rsid w:val="004E3C8E"/>
    <w:rsid w:val="004E436A"/>
    <w:rsid w:val="004F182E"/>
    <w:rsid w:val="004F1D32"/>
    <w:rsid w:val="004F39BF"/>
    <w:rsid w:val="004F3D63"/>
    <w:rsid w:val="004F3E6A"/>
    <w:rsid w:val="004F3ED0"/>
    <w:rsid w:val="004F4CB3"/>
    <w:rsid w:val="004F5E35"/>
    <w:rsid w:val="004F668E"/>
    <w:rsid w:val="004F73C3"/>
    <w:rsid w:val="004F75CA"/>
    <w:rsid w:val="004F77EC"/>
    <w:rsid w:val="005007E8"/>
    <w:rsid w:val="00501CAB"/>
    <w:rsid w:val="00501E3C"/>
    <w:rsid w:val="00502D70"/>
    <w:rsid w:val="00505229"/>
    <w:rsid w:val="00507FA0"/>
    <w:rsid w:val="00510402"/>
    <w:rsid w:val="00510BB7"/>
    <w:rsid w:val="00512012"/>
    <w:rsid w:val="0051212A"/>
    <w:rsid w:val="005138A7"/>
    <w:rsid w:val="0051418E"/>
    <w:rsid w:val="00514603"/>
    <w:rsid w:val="00514BD4"/>
    <w:rsid w:val="00517298"/>
    <w:rsid w:val="00517A42"/>
    <w:rsid w:val="00517FED"/>
    <w:rsid w:val="0052398D"/>
    <w:rsid w:val="00524137"/>
    <w:rsid w:val="005242F9"/>
    <w:rsid w:val="00526FEF"/>
    <w:rsid w:val="005275B3"/>
    <w:rsid w:val="00527937"/>
    <w:rsid w:val="00532E15"/>
    <w:rsid w:val="005369CC"/>
    <w:rsid w:val="00550214"/>
    <w:rsid w:val="005520C6"/>
    <w:rsid w:val="005533B2"/>
    <w:rsid w:val="00553930"/>
    <w:rsid w:val="0055470A"/>
    <w:rsid w:val="00555795"/>
    <w:rsid w:val="00557F1B"/>
    <w:rsid w:val="00561BE3"/>
    <w:rsid w:val="0056222A"/>
    <w:rsid w:val="005630F4"/>
    <w:rsid w:val="0056394B"/>
    <w:rsid w:val="0056527C"/>
    <w:rsid w:val="005667E0"/>
    <w:rsid w:val="0056788C"/>
    <w:rsid w:val="0057025B"/>
    <w:rsid w:val="00573D05"/>
    <w:rsid w:val="0057559D"/>
    <w:rsid w:val="00576124"/>
    <w:rsid w:val="00577CA9"/>
    <w:rsid w:val="00580754"/>
    <w:rsid w:val="00580EDB"/>
    <w:rsid w:val="00583746"/>
    <w:rsid w:val="00584AEA"/>
    <w:rsid w:val="00584E5B"/>
    <w:rsid w:val="0058722F"/>
    <w:rsid w:val="00587245"/>
    <w:rsid w:val="0058783F"/>
    <w:rsid w:val="0059289C"/>
    <w:rsid w:val="0059304B"/>
    <w:rsid w:val="005931BD"/>
    <w:rsid w:val="005937DF"/>
    <w:rsid w:val="00593811"/>
    <w:rsid w:val="00595483"/>
    <w:rsid w:val="0059719D"/>
    <w:rsid w:val="00597BCD"/>
    <w:rsid w:val="005A3515"/>
    <w:rsid w:val="005A5016"/>
    <w:rsid w:val="005A649A"/>
    <w:rsid w:val="005A6778"/>
    <w:rsid w:val="005A6ECA"/>
    <w:rsid w:val="005A7FB5"/>
    <w:rsid w:val="005B19C8"/>
    <w:rsid w:val="005B54A0"/>
    <w:rsid w:val="005B5970"/>
    <w:rsid w:val="005B78BE"/>
    <w:rsid w:val="005B7E45"/>
    <w:rsid w:val="005C2C87"/>
    <w:rsid w:val="005C3AB0"/>
    <w:rsid w:val="005C67F0"/>
    <w:rsid w:val="005C7A1C"/>
    <w:rsid w:val="005D4C40"/>
    <w:rsid w:val="005D56B4"/>
    <w:rsid w:val="005D79C1"/>
    <w:rsid w:val="005E1B37"/>
    <w:rsid w:val="005E1ED1"/>
    <w:rsid w:val="005E5A1C"/>
    <w:rsid w:val="005E66CD"/>
    <w:rsid w:val="005F0061"/>
    <w:rsid w:val="005F11C5"/>
    <w:rsid w:val="005F1CDB"/>
    <w:rsid w:val="005F3237"/>
    <w:rsid w:val="005F38A4"/>
    <w:rsid w:val="005F54B5"/>
    <w:rsid w:val="005F690F"/>
    <w:rsid w:val="005F6F26"/>
    <w:rsid w:val="005F7708"/>
    <w:rsid w:val="0060022D"/>
    <w:rsid w:val="00600A2E"/>
    <w:rsid w:val="00601042"/>
    <w:rsid w:val="00604EB0"/>
    <w:rsid w:val="00613E1B"/>
    <w:rsid w:val="00615909"/>
    <w:rsid w:val="00622B7B"/>
    <w:rsid w:val="00622C11"/>
    <w:rsid w:val="00625C05"/>
    <w:rsid w:val="00630424"/>
    <w:rsid w:val="0063442D"/>
    <w:rsid w:val="006363F2"/>
    <w:rsid w:val="006376FF"/>
    <w:rsid w:val="00640514"/>
    <w:rsid w:val="0064369D"/>
    <w:rsid w:val="00645E4E"/>
    <w:rsid w:val="0064650B"/>
    <w:rsid w:val="00646790"/>
    <w:rsid w:val="0065073B"/>
    <w:rsid w:val="00652362"/>
    <w:rsid w:val="00652DF9"/>
    <w:rsid w:val="00662D97"/>
    <w:rsid w:val="00665A72"/>
    <w:rsid w:val="00665DD9"/>
    <w:rsid w:val="006672F7"/>
    <w:rsid w:val="00667D77"/>
    <w:rsid w:val="006706DE"/>
    <w:rsid w:val="00670CF6"/>
    <w:rsid w:val="00672082"/>
    <w:rsid w:val="00672086"/>
    <w:rsid w:val="00675A10"/>
    <w:rsid w:val="00676151"/>
    <w:rsid w:val="00676BE6"/>
    <w:rsid w:val="0067700F"/>
    <w:rsid w:val="006775A3"/>
    <w:rsid w:val="006801D5"/>
    <w:rsid w:val="00680F3D"/>
    <w:rsid w:val="00681A8B"/>
    <w:rsid w:val="00681B4C"/>
    <w:rsid w:val="00684071"/>
    <w:rsid w:val="00685338"/>
    <w:rsid w:val="00686944"/>
    <w:rsid w:val="00687AAF"/>
    <w:rsid w:val="00690526"/>
    <w:rsid w:val="006921E9"/>
    <w:rsid w:val="006928AD"/>
    <w:rsid w:val="00692E3B"/>
    <w:rsid w:val="006936E0"/>
    <w:rsid w:val="006945A2"/>
    <w:rsid w:val="00695273"/>
    <w:rsid w:val="00695604"/>
    <w:rsid w:val="006971C1"/>
    <w:rsid w:val="006A118F"/>
    <w:rsid w:val="006A12A8"/>
    <w:rsid w:val="006A16D5"/>
    <w:rsid w:val="006A3CB9"/>
    <w:rsid w:val="006A5238"/>
    <w:rsid w:val="006A5BA4"/>
    <w:rsid w:val="006B1397"/>
    <w:rsid w:val="006B165B"/>
    <w:rsid w:val="006B2D59"/>
    <w:rsid w:val="006B3EE2"/>
    <w:rsid w:val="006B63D1"/>
    <w:rsid w:val="006C0882"/>
    <w:rsid w:val="006C2D3C"/>
    <w:rsid w:val="006C3059"/>
    <w:rsid w:val="006C3859"/>
    <w:rsid w:val="006C39EF"/>
    <w:rsid w:val="006C3CD6"/>
    <w:rsid w:val="006C4823"/>
    <w:rsid w:val="006C6A41"/>
    <w:rsid w:val="006C6AA7"/>
    <w:rsid w:val="006D0398"/>
    <w:rsid w:val="006D0CE9"/>
    <w:rsid w:val="006D18DB"/>
    <w:rsid w:val="006D36FC"/>
    <w:rsid w:val="006D3DB4"/>
    <w:rsid w:val="006D4EA2"/>
    <w:rsid w:val="006D56F6"/>
    <w:rsid w:val="006D6F94"/>
    <w:rsid w:val="006E18C5"/>
    <w:rsid w:val="006E33B0"/>
    <w:rsid w:val="006E7763"/>
    <w:rsid w:val="006F15E9"/>
    <w:rsid w:val="006F21AF"/>
    <w:rsid w:val="006F53B0"/>
    <w:rsid w:val="00700115"/>
    <w:rsid w:val="00701CE0"/>
    <w:rsid w:val="0070463B"/>
    <w:rsid w:val="007059B2"/>
    <w:rsid w:val="007066AB"/>
    <w:rsid w:val="007110A8"/>
    <w:rsid w:val="007121CB"/>
    <w:rsid w:val="00712941"/>
    <w:rsid w:val="00716398"/>
    <w:rsid w:val="0071695A"/>
    <w:rsid w:val="00717DE6"/>
    <w:rsid w:val="0072014D"/>
    <w:rsid w:val="0072068B"/>
    <w:rsid w:val="00721CF8"/>
    <w:rsid w:val="0072516D"/>
    <w:rsid w:val="00730579"/>
    <w:rsid w:val="00730CC3"/>
    <w:rsid w:val="00731157"/>
    <w:rsid w:val="00732911"/>
    <w:rsid w:val="00734DE7"/>
    <w:rsid w:val="00735A9E"/>
    <w:rsid w:val="00735DE4"/>
    <w:rsid w:val="00741AAD"/>
    <w:rsid w:val="00741EAD"/>
    <w:rsid w:val="00742B0C"/>
    <w:rsid w:val="00745858"/>
    <w:rsid w:val="00746334"/>
    <w:rsid w:val="00747C64"/>
    <w:rsid w:val="00747F8A"/>
    <w:rsid w:val="007503BA"/>
    <w:rsid w:val="00751BA5"/>
    <w:rsid w:val="00752C80"/>
    <w:rsid w:val="00753539"/>
    <w:rsid w:val="00756FE5"/>
    <w:rsid w:val="007614AB"/>
    <w:rsid w:val="00762B6B"/>
    <w:rsid w:val="00763BC7"/>
    <w:rsid w:val="007656FA"/>
    <w:rsid w:val="007657F1"/>
    <w:rsid w:val="00767A58"/>
    <w:rsid w:val="007703C4"/>
    <w:rsid w:val="00770899"/>
    <w:rsid w:val="00770B4B"/>
    <w:rsid w:val="00770E27"/>
    <w:rsid w:val="00771608"/>
    <w:rsid w:val="007723CE"/>
    <w:rsid w:val="007752F8"/>
    <w:rsid w:val="00776EDC"/>
    <w:rsid w:val="00781A77"/>
    <w:rsid w:val="00785DB2"/>
    <w:rsid w:val="007A135F"/>
    <w:rsid w:val="007A23DA"/>
    <w:rsid w:val="007A241D"/>
    <w:rsid w:val="007A25E0"/>
    <w:rsid w:val="007A2B8A"/>
    <w:rsid w:val="007A2EBF"/>
    <w:rsid w:val="007A305F"/>
    <w:rsid w:val="007A4A2F"/>
    <w:rsid w:val="007A6403"/>
    <w:rsid w:val="007A7175"/>
    <w:rsid w:val="007B018B"/>
    <w:rsid w:val="007B1BB0"/>
    <w:rsid w:val="007B54E1"/>
    <w:rsid w:val="007B5B3B"/>
    <w:rsid w:val="007B5E9C"/>
    <w:rsid w:val="007B66DB"/>
    <w:rsid w:val="007B698A"/>
    <w:rsid w:val="007B7A1B"/>
    <w:rsid w:val="007C21A6"/>
    <w:rsid w:val="007C4026"/>
    <w:rsid w:val="007C48D9"/>
    <w:rsid w:val="007C6345"/>
    <w:rsid w:val="007C752B"/>
    <w:rsid w:val="007D06AF"/>
    <w:rsid w:val="007D1D45"/>
    <w:rsid w:val="007D1EAC"/>
    <w:rsid w:val="007D2E0E"/>
    <w:rsid w:val="007D4929"/>
    <w:rsid w:val="007D4B14"/>
    <w:rsid w:val="007D5276"/>
    <w:rsid w:val="007D58A0"/>
    <w:rsid w:val="007D5D47"/>
    <w:rsid w:val="007D6CA6"/>
    <w:rsid w:val="007D72AA"/>
    <w:rsid w:val="007E147E"/>
    <w:rsid w:val="007E32DC"/>
    <w:rsid w:val="007E3795"/>
    <w:rsid w:val="007E39EE"/>
    <w:rsid w:val="007F020B"/>
    <w:rsid w:val="007F3C83"/>
    <w:rsid w:val="007F42A5"/>
    <w:rsid w:val="007F6F86"/>
    <w:rsid w:val="007F75DA"/>
    <w:rsid w:val="007F7D50"/>
    <w:rsid w:val="00800023"/>
    <w:rsid w:val="00801B12"/>
    <w:rsid w:val="00802B66"/>
    <w:rsid w:val="0080555B"/>
    <w:rsid w:val="008066CF"/>
    <w:rsid w:val="00806BAA"/>
    <w:rsid w:val="0081133B"/>
    <w:rsid w:val="00814C45"/>
    <w:rsid w:val="0081689A"/>
    <w:rsid w:val="00822A50"/>
    <w:rsid w:val="00823725"/>
    <w:rsid w:val="00824A87"/>
    <w:rsid w:val="00826201"/>
    <w:rsid w:val="008265AF"/>
    <w:rsid w:val="00831BA0"/>
    <w:rsid w:val="00832D55"/>
    <w:rsid w:val="00833A31"/>
    <w:rsid w:val="00834CC7"/>
    <w:rsid w:val="008376DB"/>
    <w:rsid w:val="00837A3B"/>
    <w:rsid w:val="00840088"/>
    <w:rsid w:val="00843B7F"/>
    <w:rsid w:val="00843DDD"/>
    <w:rsid w:val="00844F11"/>
    <w:rsid w:val="008467E4"/>
    <w:rsid w:val="0085009C"/>
    <w:rsid w:val="00851910"/>
    <w:rsid w:val="00852308"/>
    <w:rsid w:val="00853798"/>
    <w:rsid w:val="00854759"/>
    <w:rsid w:val="00854A7C"/>
    <w:rsid w:val="008563C5"/>
    <w:rsid w:val="00856971"/>
    <w:rsid w:val="00857143"/>
    <w:rsid w:val="0086684D"/>
    <w:rsid w:val="00870F97"/>
    <w:rsid w:val="0087173D"/>
    <w:rsid w:val="008745D4"/>
    <w:rsid w:val="0087478B"/>
    <w:rsid w:val="00874928"/>
    <w:rsid w:val="0087756E"/>
    <w:rsid w:val="00880520"/>
    <w:rsid w:val="00882206"/>
    <w:rsid w:val="0088270B"/>
    <w:rsid w:val="00885891"/>
    <w:rsid w:val="0088636D"/>
    <w:rsid w:val="00890E33"/>
    <w:rsid w:val="00892F61"/>
    <w:rsid w:val="00893BBB"/>
    <w:rsid w:val="00893C05"/>
    <w:rsid w:val="00894339"/>
    <w:rsid w:val="008954EF"/>
    <w:rsid w:val="00897CAE"/>
    <w:rsid w:val="008A34D3"/>
    <w:rsid w:val="008A3700"/>
    <w:rsid w:val="008A4BE9"/>
    <w:rsid w:val="008A5546"/>
    <w:rsid w:val="008A6C7D"/>
    <w:rsid w:val="008A711C"/>
    <w:rsid w:val="008A72E3"/>
    <w:rsid w:val="008A764A"/>
    <w:rsid w:val="008B14BC"/>
    <w:rsid w:val="008B22E5"/>
    <w:rsid w:val="008B71E0"/>
    <w:rsid w:val="008B771C"/>
    <w:rsid w:val="008C145E"/>
    <w:rsid w:val="008C1675"/>
    <w:rsid w:val="008C22E6"/>
    <w:rsid w:val="008C2C06"/>
    <w:rsid w:val="008C379B"/>
    <w:rsid w:val="008C717A"/>
    <w:rsid w:val="008C7697"/>
    <w:rsid w:val="008D496B"/>
    <w:rsid w:val="008D4B4C"/>
    <w:rsid w:val="008D4C2C"/>
    <w:rsid w:val="008D7E27"/>
    <w:rsid w:val="008E1376"/>
    <w:rsid w:val="008E2D7C"/>
    <w:rsid w:val="008E3E26"/>
    <w:rsid w:val="008E5548"/>
    <w:rsid w:val="008E5F3A"/>
    <w:rsid w:val="008F0A0A"/>
    <w:rsid w:val="008F19CA"/>
    <w:rsid w:val="008F2E82"/>
    <w:rsid w:val="008F560D"/>
    <w:rsid w:val="008F6062"/>
    <w:rsid w:val="00901F4A"/>
    <w:rsid w:val="00902509"/>
    <w:rsid w:val="009031A9"/>
    <w:rsid w:val="0091319C"/>
    <w:rsid w:val="00913493"/>
    <w:rsid w:val="00913B1A"/>
    <w:rsid w:val="00914CC9"/>
    <w:rsid w:val="00915032"/>
    <w:rsid w:val="00917FFB"/>
    <w:rsid w:val="009211F4"/>
    <w:rsid w:val="0092530A"/>
    <w:rsid w:val="0093191F"/>
    <w:rsid w:val="009360DF"/>
    <w:rsid w:val="009369B0"/>
    <w:rsid w:val="00940048"/>
    <w:rsid w:val="00941229"/>
    <w:rsid w:val="0094330F"/>
    <w:rsid w:val="00944406"/>
    <w:rsid w:val="00947F54"/>
    <w:rsid w:val="0095136D"/>
    <w:rsid w:val="00951A05"/>
    <w:rsid w:val="00952000"/>
    <w:rsid w:val="009538DC"/>
    <w:rsid w:val="00953916"/>
    <w:rsid w:val="009544A4"/>
    <w:rsid w:val="00954CBE"/>
    <w:rsid w:val="00955042"/>
    <w:rsid w:val="009557E3"/>
    <w:rsid w:val="009620EC"/>
    <w:rsid w:val="00962D7C"/>
    <w:rsid w:val="0096345C"/>
    <w:rsid w:val="00963B6B"/>
    <w:rsid w:val="00966A12"/>
    <w:rsid w:val="00971CD9"/>
    <w:rsid w:val="00971EB3"/>
    <w:rsid w:val="00972153"/>
    <w:rsid w:val="00973615"/>
    <w:rsid w:val="00976899"/>
    <w:rsid w:val="00977096"/>
    <w:rsid w:val="009770D9"/>
    <w:rsid w:val="00977AC0"/>
    <w:rsid w:val="00977CBD"/>
    <w:rsid w:val="00977EE8"/>
    <w:rsid w:val="009815E3"/>
    <w:rsid w:val="00983A27"/>
    <w:rsid w:val="0098411A"/>
    <w:rsid w:val="0098565D"/>
    <w:rsid w:val="0098672C"/>
    <w:rsid w:val="009873F5"/>
    <w:rsid w:val="009904FD"/>
    <w:rsid w:val="0099087B"/>
    <w:rsid w:val="00996351"/>
    <w:rsid w:val="00997556"/>
    <w:rsid w:val="009A0220"/>
    <w:rsid w:val="009A0A58"/>
    <w:rsid w:val="009A11A5"/>
    <w:rsid w:val="009A1B92"/>
    <w:rsid w:val="009A1CA6"/>
    <w:rsid w:val="009A369B"/>
    <w:rsid w:val="009B04DC"/>
    <w:rsid w:val="009B511E"/>
    <w:rsid w:val="009C1CE8"/>
    <w:rsid w:val="009C1D92"/>
    <w:rsid w:val="009D2B20"/>
    <w:rsid w:val="009D7605"/>
    <w:rsid w:val="009E02B0"/>
    <w:rsid w:val="009E10F3"/>
    <w:rsid w:val="009E29C3"/>
    <w:rsid w:val="009E54EE"/>
    <w:rsid w:val="009E5C8A"/>
    <w:rsid w:val="009E7043"/>
    <w:rsid w:val="009F2FC8"/>
    <w:rsid w:val="009F7AD1"/>
    <w:rsid w:val="00A002DF"/>
    <w:rsid w:val="00A005FD"/>
    <w:rsid w:val="00A01596"/>
    <w:rsid w:val="00A02F82"/>
    <w:rsid w:val="00A031C7"/>
    <w:rsid w:val="00A038E6"/>
    <w:rsid w:val="00A03D83"/>
    <w:rsid w:val="00A068D1"/>
    <w:rsid w:val="00A1026B"/>
    <w:rsid w:val="00A1061B"/>
    <w:rsid w:val="00A109E5"/>
    <w:rsid w:val="00A10AE1"/>
    <w:rsid w:val="00A13EF0"/>
    <w:rsid w:val="00A16C0E"/>
    <w:rsid w:val="00A16C41"/>
    <w:rsid w:val="00A21A66"/>
    <w:rsid w:val="00A221C4"/>
    <w:rsid w:val="00A259A1"/>
    <w:rsid w:val="00A259D9"/>
    <w:rsid w:val="00A26BF2"/>
    <w:rsid w:val="00A333A8"/>
    <w:rsid w:val="00A33BA0"/>
    <w:rsid w:val="00A427A1"/>
    <w:rsid w:val="00A4292D"/>
    <w:rsid w:val="00A45B6D"/>
    <w:rsid w:val="00A4623A"/>
    <w:rsid w:val="00A46759"/>
    <w:rsid w:val="00A50583"/>
    <w:rsid w:val="00A512D9"/>
    <w:rsid w:val="00A53571"/>
    <w:rsid w:val="00A53D11"/>
    <w:rsid w:val="00A5439D"/>
    <w:rsid w:val="00A5493D"/>
    <w:rsid w:val="00A54B28"/>
    <w:rsid w:val="00A55C44"/>
    <w:rsid w:val="00A565AE"/>
    <w:rsid w:val="00A56D84"/>
    <w:rsid w:val="00A608FF"/>
    <w:rsid w:val="00A60ED4"/>
    <w:rsid w:val="00A624A0"/>
    <w:rsid w:val="00A62900"/>
    <w:rsid w:val="00A63CDB"/>
    <w:rsid w:val="00A645A5"/>
    <w:rsid w:val="00A65FEC"/>
    <w:rsid w:val="00A66E43"/>
    <w:rsid w:val="00A675AE"/>
    <w:rsid w:val="00A679B1"/>
    <w:rsid w:val="00A740A8"/>
    <w:rsid w:val="00A75357"/>
    <w:rsid w:val="00A75754"/>
    <w:rsid w:val="00A764D9"/>
    <w:rsid w:val="00A807AF"/>
    <w:rsid w:val="00A82214"/>
    <w:rsid w:val="00A84D4B"/>
    <w:rsid w:val="00A85565"/>
    <w:rsid w:val="00A85B3C"/>
    <w:rsid w:val="00A90A24"/>
    <w:rsid w:val="00A917BB"/>
    <w:rsid w:val="00A92F21"/>
    <w:rsid w:val="00A97424"/>
    <w:rsid w:val="00A97EFD"/>
    <w:rsid w:val="00AA1EBE"/>
    <w:rsid w:val="00AA7EA2"/>
    <w:rsid w:val="00AB06ED"/>
    <w:rsid w:val="00AB2FEA"/>
    <w:rsid w:val="00AC0F4C"/>
    <w:rsid w:val="00AC257D"/>
    <w:rsid w:val="00AC2C24"/>
    <w:rsid w:val="00AC493B"/>
    <w:rsid w:val="00AD1019"/>
    <w:rsid w:val="00AD6B5B"/>
    <w:rsid w:val="00AD7EB6"/>
    <w:rsid w:val="00AE3D26"/>
    <w:rsid w:val="00AE725F"/>
    <w:rsid w:val="00AF1303"/>
    <w:rsid w:val="00AF1352"/>
    <w:rsid w:val="00AF30FF"/>
    <w:rsid w:val="00AF3CCE"/>
    <w:rsid w:val="00AF4D88"/>
    <w:rsid w:val="00AF63B8"/>
    <w:rsid w:val="00AF780E"/>
    <w:rsid w:val="00B00E58"/>
    <w:rsid w:val="00B013F7"/>
    <w:rsid w:val="00B01884"/>
    <w:rsid w:val="00B04ECE"/>
    <w:rsid w:val="00B05B8D"/>
    <w:rsid w:val="00B1018C"/>
    <w:rsid w:val="00B116F4"/>
    <w:rsid w:val="00B11A58"/>
    <w:rsid w:val="00B1418B"/>
    <w:rsid w:val="00B17912"/>
    <w:rsid w:val="00B17A27"/>
    <w:rsid w:val="00B23618"/>
    <w:rsid w:val="00B2369C"/>
    <w:rsid w:val="00B244A4"/>
    <w:rsid w:val="00B279B8"/>
    <w:rsid w:val="00B31125"/>
    <w:rsid w:val="00B32D36"/>
    <w:rsid w:val="00B33457"/>
    <w:rsid w:val="00B344A7"/>
    <w:rsid w:val="00B34DB0"/>
    <w:rsid w:val="00B37962"/>
    <w:rsid w:val="00B407A4"/>
    <w:rsid w:val="00B41C34"/>
    <w:rsid w:val="00B4259F"/>
    <w:rsid w:val="00B4271D"/>
    <w:rsid w:val="00B42B36"/>
    <w:rsid w:val="00B43E11"/>
    <w:rsid w:val="00B43E52"/>
    <w:rsid w:val="00B44D77"/>
    <w:rsid w:val="00B45858"/>
    <w:rsid w:val="00B4596D"/>
    <w:rsid w:val="00B4782A"/>
    <w:rsid w:val="00B51A23"/>
    <w:rsid w:val="00B532DA"/>
    <w:rsid w:val="00B53B93"/>
    <w:rsid w:val="00B547C1"/>
    <w:rsid w:val="00B54AD6"/>
    <w:rsid w:val="00B56256"/>
    <w:rsid w:val="00B577D4"/>
    <w:rsid w:val="00B60AC5"/>
    <w:rsid w:val="00B61BA4"/>
    <w:rsid w:val="00B63366"/>
    <w:rsid w:val="00B64C9F"/>
    <w:rsid w:val="00B718FF"/>
    <w:rsid w:val="00B728BA"/>
    <w:rsid w:val="00B75212"/>
    <w:rsid w:val="00B75C34"/>
    <w:rsid w:val="00B77D1D"/>
    <w:rsid w:val="00B77F71"/>
    <w:rsid w:val="00B81CA5"/>
    <w:rsid w:val="00B82614"/>
    <w:rsid w:val="00B82B87"/>
    <w:rsid w:val="00B83408"/>
    <w:rsid w:val="00B84103"/>
    <w:rsid w:val="00B86572"/>
    <w:rsid w:val="00B9044B"/>
    <w:rsid w:val="00B90A07"/>
    <w:rsid w:val="00B917D3"/>
    <w:rsid w:val="00B9368E"/>
    <w:rsid w:val="00B95FE1"/>
    <w:rsid w:val="00B96EC3"/>
    <w:rsid w:val="00BA0A8C"/>
    <w:rsid w:val="00BA378F"/>
    <w:rsid w:val="00BA3C0A"/>
    <w:rsid w:val="00BA54D4"/>
    <w:rsid w:val="00BA67BA"/>
    <w:rsid w:val="00BB0CA3"/>
    <w:rsid w:val="00BB1546"/>
    <w:rsid w:val="00BB3E37"/>
    <w:rsid w:val="00BB53DC"/>
    <w:rsid w:val="00BC167B"/>
    <w:rsid w:val="00BC19AB"/>
    <w:rsid w:val="00BC1FFF"/>
    <w:rsid w:val="00BC303F"/>
    <w:rsid w:val="00BC3B1A"/>
    <w:rsid w:val="00BC7549"/>
    <w:rsid w:val="00BC791A"/>
    <w:rsid w:val="00BD4114"/>
    <w:rsid w:val="00BD49C2"/>
    <w:rsid w:val="00BD5535"/>
    <w:rsid w:val="00BD5D77"/>
    <w:rsid w:val="00BD7481"/>
    <w:rsid w:val="00BD79B5"/>
    <w:rsid w:val="00BE1BD5"/>
    <w:rsid w:val="00BE2301"/>
    <w:rsid w:val="00BE5276"/>
    <w:rsid w:val="00BE7105"/>
    <w:rsid w:val="00BF4B47"/>
    <w:rsid w:val="00BF5527"/>
    <w:rsid w:val="00C01E06"/>
    <w:rsid w:val="00C0332A"/>
    <w:rsid w:val="00C05315"/>
    <w:rsid w:val="00C06D67"/>
    <w:rsid w:val="00C06DD0"/>
    <w:rsid w:val="00C07D5C"/>
    <w:rsid w:val="00C13758"/>
    <w:rsid w:val="00C1381B"/>
    <w:rsid w:val="00C207E6"/>
    <w:rsid w:val="00C23251"/>
    <w:rsid w:val="00C27890"/>
    <w:rsid w:val="00C30F3A"/>
    <w:rsid w:val="00C3113B"/>
    <w:rsid w:val="00C323AF"/>
    <w:rsid w:val="00C33D30"/>
    <w:rsid w:val="00C34385"/>
    <w:rsid w:val="00C35072"/>
    <w:rsid w:val="00C352F9"/>
    <w:rsid w:val="00C36B5D"/>
    <w:rsid w:val="00C42F76"/>
    <w:rsid w:val="00C44021"/>
    <w:rsid w:val="00C47764"/>
    <w:rsid w:val="00C5065F"/>
    <w:rsid w:val="00C534E5"/>
    <w:rsid w:val="00C54AD6"/>
    <w:rsid w:val="00C60C9F"/>
    <w:rsid w:val="00C60DF9"/>
    <w:rsid w:val="00C61F3B"/>
    <w:rsid w:val="00C62498"/>
    <w:rsid w:val="00C640F0"/>
    <w:rsid w:val="00C661FC"/>
    <w:rsid w:val="00C664AC"/>
    <w:rsid w:val="00C74D9E"/>
    <w:rsid w:val="00C766EE"/>
    <w:rsid w:val="00C76C69"/>
    <w:rsid w:val="00C76DBD"/>
    <w:rsid w:val="00C80D2C"/>
    <w:rsid w:val="00C80E96"/>
    <w:rsid w:val="00C8754D"/>
    <w:rsid w:val="00C90026"/>
    <w:rsid w:val="00C908C6"/>
    <w:rsid w:val="00C9156C"/>
    <w:rsid w:val="00C93034"/>
    <w:rsid w:val="00C93BE2"/>
    <w:rsid w:val="00C94D25"/>
    <w:rsid w:val="00C95363"/>
    <w:rsid w:val="00C96839"/>
    <w:rsid w:val="00C97E8F"/>
    <w:rsid w:val="00CA215D"/>
    <w:rsid w:val="00CA26D4"/>
    <w:rsid w:val="00CA2723"/>
    <w:rsid w:val="00CA2772"/>
    <w:rsid w:val="00CA35B9"/>
    <w:rsid w:val="00CA68E2"/>
    <w:rsid w:val="00CB02E5"/>
    <w:rsid w:val="00CB0355"/>
    <w:rsid w:val="00CB1C76"/>
    <w:rsid w:val="00CB239C"/>
    <w:rsid w:val="00CB48E0"/>
    <w:rsid w:val="00CB6D91"/>
    <w:rsid w:val="00CC0D07"/>
    <w:rsid w:val="00CC2267"/>
    <w:rsid w:val="00CC379D"/>
    <w:rsid w:val="00CC46F5"/>
    <w:rsid w:val="00CD17BA"/>
    <w:rsid w:val="00CD2CAB"/>
    <w:rsid w:val="00CD4D3B"/>
    <w:rsid w:val="00CD556D"/>
    <w:rsid w:val="00CD676A"/>
    <w:rsid w:val="00CD7379"/>
    <w:rsid w:val="00CE07C7"/>
    <w:rsid w:val="00CE2374"/>
    <w:rsid w:val="00CE4CC9"/>
    <w:rsid w:val="00CE4E76"/>
    <w:rsid w:val="00CE572B"/>
    <w:rsid w:val="00CE57BD"/>
    <w:rsid w:val="00CE58AD"/>
    <w:rsid w:val="00CE7D6B"/>
    <w:rsid w:val="00CF30AE"/>
    <w:rsid w:val="00CF39B2"/>
    <w:rsid w:val="00CF3E0B"/>
    <w:rsid w:val="00CF5D1C"/>
    <w:rsid w:val="00CF64DE"/>
    <w:rsid w:val="00CF762C"/>
    <w:rsid w:val="00D01026"/>
    <w:rsid w:val="00D02741"/>
    <w:rsid w:val="00D052BF"/>
    <w:rsid w:val="00D11AF6"/>
    <w:rsid w:val="00D11E3E"/>
    <w:rsid w:val="00D120FD"/>
    <w:rsid w:val="00D13C17"/>
    <w:rsid w:val="00D13C9F"/>
    <w:rsid w:val="00D1463E"/>
    <w:rsid w:val="00D15662"/>
    <w:rsid w:val="00D1774C"/>
    <w:rsid w:val="00D27AF0"/>
    <w:rsid w:val="00D323BD"/>
    <w:rsid w:val="00D33F15"/>
    <w:rsid w:val="00D35040"/>
    <w:rsid w:val="00D35C57"/>
    <w:rsid w:val="00D3638B"/>
    <w:rsid w:val="00D36B36"/>
    <w:rsid w:val="00D36FCB"/>
    <w:rsid w:val="00D408B8"/>
    <w:rsid w:val="00D40B52"/>
    <w:rsid w:val="00D41129"/>
    <w:rsid w:val="00D42616"/>
    <w:rsid w:val="00D441B5"/>
    <w:rsid w:val="00D44566"/>
    <w:rsid w:val="00D44701"/>
    <w:rsid w:val="00D463FA"/>
    <w:rsid w:val="00D46A7C"/>
    <w:rsid w:val="00D473D2"/>
    <w:rsid w:val="00D47CDA"/>
    <w:rsid w:val="00D50410"/>
    <w:rsid w:val="00D522E3"/>
    <w:rsid w:val="00D60B38"/>
    <w:rsid w:val="00D60F29"/>
    <w:rsid w:val="00D628BE"/>
    <w:rsid w:val="00D62FC5"/>
    <w:rsid w:val="00D63297"/>
    <w:rsid w:val="00D65392"/>
    <w:rsid w:val="00D65A33"/>
    <w:rsid w:val="00D66D8F"/>
    <w:rsid w:val="00D66D9D"/>
    <w:rsid w:val="00D675EC"/>
    <w:rsid w:val="00D67B12"/>
    <w:rsid w:val="00D708E1"/>
    <w:rsid w:val="00D71A87"/>
    <w:rsid w:val="00D71DA1"/>
    <w:rsid w:val="00D73123"/>
    <w:rsid w:val="00D76870"/>
    <w:rsid w:val="00D76988"/>
    <w:rsid w:val="00D80F2A"/>
    <w:rsid w:val="00D842FB"/>
    <w:rsid w:val="00D914AB"/>
    <w:rsid w:val="00D950DB"/>
    <w:rsid w:val="00D952C5"/>
    <w:rsid w:val="00DA3315"/>
    <w:rsid w:val="00DA38EA"/>
    <w:rsid w:val="00DA3AE0"/>
    <w:rsid w:val="00DA4DC4"/>
    <w:rsid w:val="00DA633E"/>
    <w:rsid w:val="00DA6651"/>
    <w:rsid w:val="00DA6F03"/>
    <w:rsid w:val="00DB0377"/>
    <w:rsid w:val="00DB1EA1"/>
    <w:rsid w:val="00DB2EA6"/>
    <w:rsid w:val="00DB48E6"/>
    <w:rsid w:val="00DB52F4"/>
    <w:rsid w:val="00DB5393"/>
    <w:rsid w:val="00DC0201"/>
    <w:rsid w:val="00DC068E"/>
    <w:rsid w:val="00DC0F1E"/>
    <w:rsid w:val="00DC10D6"/>
    <w:rsid w:val="00DC112C"/>
    <w:rsid w:val="00DC3624"/>
    <w:rsid w:val="00DC4924"/>
    <w:rsid w:val="00DC4A85"/>
    <w:rsid w:val="00DC573E"/>
    <w:rsid w:val="00DC6AA9"/>
    <w:rsid w:val="00DD3267"/>
    <w:rsid w:val="00DD3682"/>
    <w:rsid w:val="00DD6034"/>
    <w:rsid w:val="00DD79EE"/>
    <w:rsid w:val="00DE0013"/>
    <w:rsid w:val="00DE0B0B"/>
    <w:rsid w:val="00DE22EA"/>
    <w:rsid w:val="00DE465F"/>
    <w:rsid w:val="00DE4D95"/>
    <w:rsid w:val="00DE6492"/>
    <w:rsid w:val="00DE708F"/>
    <w:rsid w:val="00DF29F6"/>
    <w:rsid w:val="00DF4BCA"/>
    <w:rsid w:val="00E000FE"/>
    <w:rsid w:val="00E01DBD"/>
    <w:rsid w:val="00E02786"/>
    <w:rsid w:val="00E02CE5"/>
    <w:rsid w:val="00E04AEA"/>
    <w:rsid w:val="00E07B18"/>
    <w:rsid w:val="00E1283D"/>
    <w:rsid w:val="00E12D99"/>
    <w:rsid w:val="00E12E35"/>
    <w:rsid w:val="00E13977"/>
    <w:rsid w:val="00E16FA9"/>
    <w:rsid w:val="00E1741D"/>
    <w:rsid w:val="00E1794C"/>
    <w:rsid w:val="00E202D7"/>
    <w:rsid w:val="00E228B5"/>
    <w:rsid w:val="00E23DFA"/>
    <w:rsid w:val="00E23ED7"/>
    <w:rsid w:val="00E25732"/>
    <w:rsid w:val="00E27F4C"/>
    <w:rsid w:val="00E31211"/>
    <w:rsid w:val="00E321B5"/>
    <w:rsid w:val="00E36D2F"/>
    <w:rsid w:val="00E40EA2"/>
    <w:rsid w:val="00E45618"/>
    <w:rsid w:val="00E57671"/>
    <w:rsid w:val="00E609B1"/>
    <w:rsid w:val="00E6347A"/>
    <w:rsid w:val="00E649E1"/>
    <w:rsid w:val="00E655FB"/>
    <w:rsid w:val="00E73F9E"/>
    <w:rsid w:val="00E7421E"/>
    <w:rsid w:val="00E74647"/>
    <w:rsid w:val="00E77BA1"/>
    <w:rsid w:val="00E80B8C"/>
    <w:rsid w:val="00E80D9C"/>
    <w:rsid w:val="00E80F4A"/>
    <w:rsid w:val="00E82A58"/>
    <w:rsid w:val="00E82B13"/>
    <w:rsid w:val="00E83014"/>
    <w:rsid w:val="00E8366F"/>
    <w:rsid w:val="00E855C0"/>
    <w:rsid w:val="00E877BA"/>
    <w:rsid w:val="00E90D46"/>
    <w:rsid w:val="00E945B4"/>
    <w:rsid w:val="00E94B57"/>
    <w:rsid w:val="00E95322"/>
    <w:rsid w:val="00E9647D"/>
    <w:rsid w:val="00EA194C"/>
    <w:rsid w:val="00EA30A5"/>
    <w:rsid w:val="00EA3407"/>
    <w:rsid w:val="00EA4092"/>
    <w:rsid w:val="00EA4456"/>
    <w:rsid w:val="00EA4E3C"/>
    <w:rsid w:val="00EA5190"/>
    <w:rsid w:val="00EA5C80"/>
    <w:rsid w:val="00EB00E5"/>
    <w:rsid w:val="00EB04FD"/>
    <w:rsid w:val="00EB09BD"/>
    <w:rsid w:val="00EB1E5D"/>
    <w:rsid w:val="00EB331E"/>
    <w:rsid w:val="00EB62DA"/>
    <w:rsid w:val="00EB6DCC"/>
    <w:rsid w:val="00EC0D0A"/>
    <w:rsid w:val="00EC1490"/>
    <w:rsid w:val="00EC27AC"/>
    <w:rsid w:val="00EC5554"/>
    <w:rsid w:val="00EC5A57"/>
    <w:rsid w:val="00EC6D57"/>
    <w:rsid w:val="00ED1075"/>
    <w:rsid w:val="00ED27A3"/>
    <w:rsid w:val="00ED310C"/>
    <w:rsid w:val="00EE00F4"/>
    <w:rsid w:val="00EE1BCB"/>
    <w:rsid w:val="00EE2B27"/>
    <w:rsid w:val="00EE4343"/>
    <w:rsid w:val="00EE597F"/>
    <w:rsid w:val="00EF12FA"/>
    <w:rsid w:val="00EF1F92"/>
    <w:rsid w:val="00EF28E1"/>
    <w:rsid w:val="00EF40E0"/>
    <w:rsid w:val="00EF411C"/>
    <w:rsid w:val="00EF526F"/>
    <w:rsid w:val="00EF5926"/>
    <w:rsid w:val="00F006E9"/>
    <w:rsid w:val="00F02783"/>
    <w:rsid w:val="00F02D46"/>
    <w:rsid w:val="00F05ECA"/>
    <w:rsid w:val="00F06647"/>
    <w:rsid w:val="00F0697D"/>
    <w:rsid w:val="00F078E2"/>
    <w:rsid w:val="00F10072"/>
    <w:rsid w:val="00F109BB"/>
    <w:rsid w:val="00F1131E"/>
    <w:rsid w:val="00F11668"/>
    <w:rsid w:val="00F118D5"/>
    <w:rsid w:val="00F11BE4"/>
    <w:rsid w:val="00F11E94"/>
    <w:rsid w:val="00F12C96"/>
    <w:rsid w:val="00F12F7F"/>
    <w:rsid w:val="00F1375A"/>
    <w:rsid w:val="00F137B3"/>
    <w:rsid w:val="00F142CF"/>
    <w:rsid w:val="00F15B99"/>
    <w:rsid w:val="00F2283D"/>
    <w:rsid w:val="00F22EBD"/>
    <w:rsid w:val="00F234BA"/>
    <w:rsid w:val="00F23DB8"/>
    <w:rsid w:val="00F244E9"/>
    <w:rsid w:val="00F2720F"/>
    <w:rsid w:val="00F2753F"/>
    <w:rsid w:val="00F30599"/>
    <w:rsid w:val="00F348B6"/>
    <w:rsid w:val="00F3572F"/>
    <w:rsid w:val="00F35750"/>
    <w:rsid w:val="00F3620A"/>
    <w:rsid w:val="00F364ED"/>
    <w:rsid w:val="00F370D0"/>
    <w:rsid w:val="00F42F89"/>
    <w:rsid w:val="00F44CB6"/>
    <w:rsid w:val="00F44D93"/>
    <w:rsid w:val="00F51DB8"/>
    <w:rsid w:val="00F57285"/>
    <w:rsid w:val="00F61E15"/>
    <w:rsid w:val="00F62916"/>
    <w:rsid w:val="00F62ACC"/>
    <w:rsid w:val="00F634AF"/>
    <w:rsid w:val="00F6455D"/>
    <w:rsid w:val="00F64F28"/>
    <w:rsid w:val="00F6515A"/>
    <w:rsid w:val="00F655EB"/>
    <w:rsid w:val="00F65865"/>
    <w:rsid w:val="00F65967"/>
    <w:rsid w:val="00F702DD"/>
    <w:rsid w:val="00F71097"/>
    <w:rsid w:val="00F71416"/>
    <w:rsid w:val="00F73887"/>
    <w:rsid w:val="00F75647"/>
    <w:rsid w:val="00F831E5"/>
    <w:rsid w:val="00F83B98"/>
    <w:rsid w:val="00F8487A"/>
    <w:rsid w:val="00F86EB9"/>
    <w:rsid w:val="00F94F7D"/>
    <w:rsid w:val="00F972EE"/>
    <w:rsid w:val="00F97F6C"/>
    <w:rsid w:val="00FA0076"/>
    <w:rsid w:val="00FA063F"/>
    <w:rsid w:val="00FA3455"/>
    <w:rsid w:val="00FA348D"/>
    <w:rsid w:val="00FA5A7A"/>
    <w:rsid w:val="00FA6328"/>
    <w:rsid w:val="00FB0D71"/>
    <w:rsid w:val="00FB1A0C"/>
    <w:rsid w:val="00FB25C6"/>
    <w:rsid w:val="00FB2D56"/>
    <w:rsid w:val="00FB317E"/>
    <w:rsid w:val="00FB371E"/>
    <w:rsid w:val="00FB651C"/>
    <w:rsid w:val="00FB656D"/>
    <w:rsid w:val="00FC000C"/>
    <w:rsid w:val="00FC1376"/>
    <w:rsid w:val="00FC1FE7"/>
    <w:rsid w:val="00FC41B6"/>
    <w:rsid w:val="00FC59C4"/>
    <w:rsid w:val="00FC6A03"/>
    <w:rsid w:val="00FD09A9"/>
    <w:rsid w:val="00FD1267"/>
    <w:rsid w:val="00FD15C4"/>
    <w:rsid w:val="00FD2CC2"/>
    <w:rsid w:val="00FD51A2"/>
    <w:rsid w:val="00FD60E4"/>
    <w:rsid w:val="00FE0881"/>
    <w:rsid w:val="00FE2083"/>
    <w:rsid w:val="00FE21A0"/>
    <w:rsid w:val="00FE4A2F"/>
    <w:rsid w:val="00FE53CC"/>
    <w:rsid w:val="00FE5A78"/>
    <w:rsid w:val="00FE78C7"/>
    <w:rsid w:val="00FF1CF6"/>
    <w:rsid w:val="00FF3402"/>
    <w:rsid w:val="00FF393B"/>
    <w:rsid w:val="00FF48E8"/>
    <w:rsid w:val="00FF6ADB"/>
    <w:rsid w:val="00FF6C91"/>
    <w:rsid w:val="00FF79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A6DDF0C"/>
  <w14:defaultImageDpi w14:val="32767"/>
  <w15:chartTrackingRefBased/>
  <w15:docId w15:val="{DE3573B6-58D5-174C-8FC0-41D0E4B2A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3457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457A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3457A8"/>
  </w:style>
  <w:style w:type="paragraph" w:styleId="ListParagraph">
    <w:name w:val="List Paragraph"/>
    <w:basedOn w:val="Normal"/>
    <w:link w:val="ListParagraphChar"/>
    <w:uiPriority w:val="34"/>
    <w:qFormat/>
    <w:rsid w:val="009369B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A1797"/>
    <w:pPr>
      <w:jc w:val="center"/>
    </w:pPr>
    <w:rPr>
      <w:rFonts w:ascii="Calibri" w:hAnsi="Calibri" w:cs="Calibr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A1797"/>
  </w:style>
  <w:style w:type="character" w:customStyle="1" w:styleId="EndNoteBibliographyTitleChar">
    <w:name w:val="EndNote Bibliography Title Char"/>
    <w:basedOn w:val="ListParagraphChar"/>
    <w:link w:val="EndNoteBibliographyTitle"/>
    <w:rsid w:val="002A179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A1797"/>
    <w:rPr>
      <w:rFonts w:ascii="Calibri" w:hAnsi="Calibri" w:cs="Calibri"/>
    </w:rPr>
  </w:style>
  <w:style w:type="character" w:customStyle="1" w:styleId="EndNoteBibliographyChar">
    <w:name w:val="EndNote Bibliography Char"/>
    <w:basedOn w:val="ListParagraphChar"/>
    <w:link w:val="EndNoteBibliography"/>
    <w:rsid w:val="002A1797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A917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17B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17B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17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17B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17B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17BB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uiPriority w:val="1"/>
    <w:qFormat/>
    <w:rsid w:val="00092096"/>
    <w:pPr>
      <w:widowControl w:val="0"/>
      <w:adjustRightInd w:val="0"/>
      <w:jc w:val="both"/>
    </w:pPr>
    <w:rPr>
      <w:rFonts w:ascii="Century Gothic" w:eastAsia="Times New Roman" w:hAnsi="Century Gothic" w:cs="Times New Roman"/>
      <w:sz w:val="20"/>
      <w:szCs w:val="22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2663A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663A4"/>
  </w:style>
  <w:style w:type="character" w:styleId="PageNumber">
    <w:name w:val="page number"/>
    <w:basedOn w:val="DefaultParagraphFont"/>
    <w:uiPriority w:val="99"/>
    <w:semiHidden/>
    <w:unhideWhenUsed/>
    <w:rsid w:val="002663A4"/>
  </w:style>
  <w:style w:type="paragraph" w:styleId="NormalWeb">
    <w:name w:val="Normal (Web)"/>
    <w:basedOn w:val="Normal"/>
    <w:uiPriority w:val="99"/>
    <w:unhideWhenUsed/>
    <w:rsid w:val="005C7A1C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AU" w:eastAsia="en-GB"/>
    </w:rPr>
  </w:style>
  <w:style w:type="character" w:styleId="Hyperlink">
    <w:name w:val="Hyperlink"/>
    <w:basedOn w:val="DefaultParagraphFont"/>
    <w:uiPriority w:val="99"/>
    <w:unhideWhenUsed/>
    <w:rsid w:val="008C379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8C379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mjopen.bmj.com/content/6/7/e011182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bmjopen.bmj.com/content/6/7/e01118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A2F7A5F-EACD-4245-A650-40C128C5D0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6</Pages>
  <Words>2995</Words>
  <Characters>17076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ystal Jongen</dc:creator>
  <cp:keywords/>
  <dc:description/>
  <cp:lastModifiedBy>Janya Mccalman</cp:lastModifiedBy>
  <cp:revision>4</cp:revision>
  <cp:lastPrinted>2022-01-17T02:40:00Z</cp:lastPrinted>
  <dcterms:created xsi:type="dcterms:W3CDTF">2022-04-28T23:36:00Z</dcterms:created>
  <dcterms:modified xsi:type="dcterms:W3CDTF">2022-05-16T23:31:00Z</dcterms:modified>
</cp:coreProperties>
</file>